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32A1F" w:rsidRDefault="00732A1F" w:rsidP="00E6708F">
      <w:pPr>
        <w:ind w:left="55"/>
        <w:jc w:val="center"/>
        <w:rPr>
          <w:rFonts w:eastAsia="Times New Roman" w:cs="Times New Roman"/>
          <w:b/>
          <w:color w:val="2A4A70"/>
          <w:sz w:val="36"/>
        </w:rPr>
      </w:pPr>
    </w:p>
    <w:p w:rsidR="00732A1F" w:rsidRDefault="00732A1F" w:rsidP="00E6708F">
      <w:pPr>
        <w:ind w:left="55"/>
        <w:jc w:val="center"/>
        <w:rPr>
          <w:rFonts w:eastAsia="Times New Roman" w:cs="Times New Roman"/>
          <w:b/>
          <w:color w:val="2A4A70"/>
          <w:sz w:val="36"/>
        </w:rPr>
      </w:pPr>
    </w:p>
    <w:p w:rsidR="00732A1F" w:rsidRDefault="00732A1F" w:rsidP="00E6708F">
      <w:pPr>
        <w:ind w:left="55"/>
        <w:jc w:val="center"/>
        <w:rPr>
          <w:rFonts w:eastAsia="Times New Roman" w:cs="Times New Roman"/>
          <w:b/>
          <w:color w:val="2A4A70"/>
          <w:sz w:val="36"/>
        </w:rPr>
      </w:pPr>
    </w:p>
    <w:p w:rsidR="00E6708F" w:rsidRDefault="00E6708F" w:rsidP="00732A1F">
      <w:pPr>
        <w:spacing w:line="360" w:lineRule="auto"/>
        <w:ind w:left="55"/>
        <w:jc w:val="center"/>
        <w:rPr>
          <w:rFonts w:eastAsia="Times New Roman" w:cs="Times New Roman"/>
          <w:b/>
          <w:color w:val="2A4A70"/>
          <w:sz w:val="36"/>
        </w:rPr>
      </w:pPr>
      <w:r w:rsidRPr="00E6708F">
        <w:rPr>
          <w:rFonts w:eastAsia="Times New Roman" w:cs="Times New Roman"/>
          <w:noProof/>
          <w:color w:val="000000"/>
          <w:sz w:val="20"/>
        </w:rPr>
        <w:drawing>
          <wp:inline distT="0" distB="0" distL="0" distR="0" wp14:anchorId="7E2762D1" wp14:editId="4806E815">
            <wp:extent cx="403386" cy="369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864" cy="375349"/>
                    </a:xfrm>
                    <a:prstGeom prst="rect">
                      <a:avLst/>
                    </a:prstGeom>
                  </pic:spPr>
                </pic:pic>
              </a:graphicData>
            </a:graphic>
          </wp:inline>
        </w:drawing>
      </w:r>
      <w:r w:rsidRPr="00E6708F">
        <w:rPr>
          <w:rFonts w:eastAsia="Times New Roman" w:cs="Times New Roman"/>
          <w:b/>
          <w:color w:val="2A4A70"/>
          <w:sz w:val="36"/>
        </w:rPr>
        <w:t>Institute Of Business Management</w:t>
      </w:r>
    </w:p>
    <w:p w:rsidR="00E6708F" w:rsidRPr="00E6708F" w:rsidRDefault="00E6708F" w:rsidP="00732A1F">
      <w:pPr>
        <w:spacing w:line="360" w:lineRule="auto"/>
        <w:ind w:left="55"/>
        <w:jc w:val="center"/>
        <w:rPr>
          <w:rFonts w:eastAsia="Times New Roman" w:cs="Times New Roman"/>
          <w:b/>
          <w:color w:val="2A4A70"/>
          <w:sz w:val="36"/>
        </w:rPr>
      </w:pPr>
    </w:p>
    <w:p w:rsidR="00E6708F" w:rsidRPr="00E6708F" w:rsidRDefault="00E6708F" w:rsidP="00732A1F">
      <w:pPr>
        <w:spacing w:after="80" w:line="360" w:lineRule="auto"/>
        <w:jc w:val="center"/>
        <w:rPr>
          <w:rFonts w:eastAsia="Times New Roman" w:cs="Times New Roman"/>
          <w:color w:val="000000"/>
          <w:sz w:val="20"/>
        </w:rPr>
      </w:pPr>
      <w:r w:rsidRPr="00E6708F">
        <w:rPr>
          <w:rFonts w:ascii="Cambria" w:eastAsia="Cambria" w:hAnsi="Cambria" w:cs="Cambria"/>
          <w:b/>
          <w:color w:val="FFFFFF"/>
          <w:sz w:val="23"/>
          <w:shd w:val="clear" w:color="auto" w:fill="365F91"/>
        </w:rPr>
        <w:t xml:space="preserve">23, April 2022                            </w:t>
      </w:r>
    </w:p>
    <w:p w:rsidR="00E6708F" w:rsidRPr="00E6708F" w:rsidRDefault="00E6708F" w:rsidP="00732A1F">
      <w:pPr>
        <w:spacing w:line="360" w:lineRule="auto"/>
        <w:jc w:val="center"/>
        <w:rPr>
          <w:rFonts w:eastAsia="Times New Roman" w:cs="Times New Roman"/>
          <w:color w:val="000000"/>
          <w:sz w:val="20"/>
        </w:rPr>
      </w:pPr>
      <w:r w:rsidRPr="00E6708F">
        <w:rPr>
          <w:rFonts w:eastAsia="Times New Roman" w:cs="Times New Roman"/>
          <w:color w:val="000000"/>
        </w:rPr>
        <w:t xml:space="preserve">                 </w:t>
      </w:r>
    </w:p>
    <w:p w:rsidR="00E6708F" w:rsidRPr="00E6708F" w:rsidRDefault="00E6708F" w:rsidP="00732A1F">
      <w:pPr>
        <w:spacing w:after="2" w:line="360" w:lineRule="auto"/>
        <w:jc w:val="center"/>
        <w:rPr>
          <w:rFonts w:eastAsia="Times New Roman" w:cs="Times New Roman"/>
          <w:color w:val="000000"/>
          <w:sz w:val="20"/>
        </w:rPr>
      </w:pPr>
      <w:r w:rsidRPr="00E6708F">
        <w:rPr>
          <w:rFonts w:eastAsia="Times New Roman" w:cs="Times New Roman"/>
          <w:b/>
          <w:color w:val="000000"/>
          <w:sz w:val="32"/>
        </w:rPr>
        <w:t xml:space="preserve">IOT Based Smart Irrigation System using Cisco Packet Tracer (8.1.1)  </w:t>
      </w:r>
    </w:p>
    <w:p w:rsidR="00E6708F" w:rsidRPr="00E6708F" w:rsidRDefault="00E6708F" w:rsidP="00732A1F">
      <w:pPr>
        <w:spacing w:line="360" w:lineRule="auto"/>
        <w:jc w:val="center"/>
        <w:rPr>
          <w:rFonts w:eastAsia="Times New Roman" w:cs="Times New Roman"/>
          <w:color w:val="000000"/>
          <w:sz w:val="20"/>
        </w:rPr>
      </w:pPr>
      <w:r w:rsidRPr="00E6708F">
        <w:rPr>
          <w:rFonts w:eastAsia="Times New Roman" w:cs="Times New Roman"/>
          <w:b/>
          <w:color w:val="000000"/>
          <w:sz w:val="32"/>
        </w:rPr>
        <w:t xml:space="preserve"> </w:t>
      </w:r>
    </w:p>
    <w:p w:rsidR="00E6708F" w:rsidRPr="00E6708F" w:rsidRDefault="00E6708F" w:rsidP="00732A1F">
      <w:pPr>
        <w:spacing w:line="360" w:lineRule="auto"/>
        <w:jc w:val="center"/>
        <w:rPr>
          <w:rFonts w:eastAsia="Times New Roman" w:cs="Times New Roman"/>
          <w:color w:val="000000"/>
          <w:sz w:val="20"/>
        </w:rPr>
      </w:pPr>
      <w:r w:rsidRPr="00E6708F">
        <w:rPr>
          <w:rFonts w:eastAsia="Times New Roman" w:cs="Times New Roman"/>
          <w:b/>
          <w:color w:val="000000"/>
          <w:sz w:val="22"/>
        </w:rPr>
        <w:t xml:space="preserve">Huzaifa Masood, Muhammad Murad Siddiqui </w:t>
      </w:r>
    </w:p>
    <w:p w:rsidR="00E6708F" w:rsidRPr="00E6708F" w:rsidRDefault="00E6708F" w:rsidP="00732A1F">
      <w:pPr>
        <w:spacing w:line="360" w:lineRule="auto"/>
        <w:jc w:val="center"/>
        <w:rPr>
          <w:rFonts w:eastAsia="Times New Roman" w:cs="Times New Roman"/>
          <w:color w:val="000000"/>
          <w:sz w:val="20"/>
        </w:rPr>
      </w:pPr>
      <w:r w:rsidRPr="00E6708F">
        <w:rPr>
          <w:rFonts w:eastAsia="Times New Roman" w:cs="Times New Roman"/>
          <w:color w:val="000000"/>
          <w:sz w:val="20"/>
        </w:rPr>
        <w:t xml:space="preserve"> </w:t>
      </w:r>
    </w:p>
    <w:p w:rsidR="00E6708F" w:rsidRDefault="00E6708F" w:rsidP="00732A1F">
      <w:pPr>
        <w:spacing w:line="360" w:lineRule="auto"/>
        <w:jc w:val="center"/>
        <w:rPr>
          <w:rFonts w:eastAsia="Times New Roman" w:cs="Times New Roman"/>
          <w:b/>
          <w:color w:val="000000"/>
          <w:sz w:val="22"/>
        </w:rPr>
      </w:pPr>
      <w:r w:rsidRPr="00E6708F">
        <w:rPr>
          <w:rFonts w:eastAsia="Times New Roman" w:cs="Times New Roman"/>
          <w:b/>
          <w:color w:val="000000"/>
          <w:sz w:val="22"/>
        </w:rPr>
        <w:t xml:space="preserve">College of Computer Science and Information Systems, Karachi </w:t>
      </w:r>
    </w:p>
    <w:p w:rsidR="00E6708F" w:rsidRDefault="00E6708F" w:rsidP="00732A1F">
      <w:pPr>
        <w:spacing w:line="360" w:lineRule="auto"/>
        <w:jc w:val="center"/>
        <w:rPr>
          <w:rFonts w:eastAsia="Times New Roman" w:cs="Times New Roman"/>
          <w:b/>
          <w:color w:val="000000"/>
          <w:sz w:val="22"/>
        </w:rPr>
      </w:pPr>
    </w:p>
    <w:p w:rsidR="00E6708F" w:rsidRPr="00E6708F" w:rsidRDefault="00E6708F" w:rsidP="00732A1F">
      <w:pPr>
        <w:spacing w:line="360" w:lineRule="auto"/>
        <w:jc w:val="center"/>
        <w:rPr>
          <w:rFonts w:eastAsia="Times New Roman" w:cs="Times New Roman"/>
          <w:b/>
          <w:color w:val="000000"/>
          <w:sz w:val="22"/>
        </w:rPr>
      </w:pPr>
    </w:p>
    <w:p w:rsidR="00E6708F" w:rsidRPr="00E6708F" w:rsidRDefault="00E6708F" w:rsidP="00732A1F">
      <w:pPr>
        <w:spacing w:before="4" w:line="360" w:lineRule="auto"/>
        <w:ind w:left="-5" w:hanging="10"/>
        <w:rPr>
          <w:rFonts w:eastAsia="Times New Roman" w:cs="Times New Roman"/>
          <w:color w:val="000000"/>
          <w:szCs w:val="24"/>
        </w:rPr>
      </w:pPr>
      <w:r w:rsidRPr="00E6708F">
        <w:rPr>
          <w:rFonts w:eastAsia="Times New Roman" w:cs="Times New Roman"/>
          <w:b/>
          <w:i/>
          <w:color w:val="000000"/>
          <w:szCs w:val="24"/>
        </w:rPr>
        <w:t>Abstract</w:t>
      </w:r>
      <w:r w:rsidRPr="00E6708F">
        <w:rPr>
          <w:rFonts w:eastAsia="Times New Roman" w:cs="Times New Roman"/>
          <w:color w:val="000000"/>
          <w:szCs w:val="24"/>
        </w:rPr>
        <w:t xml:space="preserve">— Irrigation system or water system is a procedure for providing water to plants as uniformly as could really be expected. The Internet of Things (IoT) is used through the usage of smart devices and technological devices as well as sensors that are connected to the internet with the aim that they can be controlled and observed from a distance by the client. The implementation is carried in this project by mimicking a smart irrigation system framework utilizing the Cisco packet tracer recreation programming with the new adaptation Cisco Packet Tracer 8.1.1 (64-digit). This innovation can be utilized to make a brilliant water system framework that incorporates devices, for example, a lawn sprinkler, temperature monitor, humidity monitor, cable modem, home gateway, MCU board and different devices that computerize the watering framework and remotely screen the ecological circumstances for ideal plant development. The house is associated with the entirety of the hardware which helps farmers to grow farms with ease. </w:t>
      </w:r>
    </w:p>
    <w:p w:rsidR="00E6708F" w:rsidRPr="00E6708F" w:rsidRDefault="00E6708F" w:rsidP="00732A1F">
      <w:pPr>
        <w:spacing w:before="4" w:line="360" w:lineRule="auto"/>
        <w:ind w:left="-5" w:hanging="10"/>
        <w:rPr>
          <w:rFonts w:eastAsia="Times New Roman" w:cs="Times New Roman"/>
          <w:color w:val="000000"/>
          <w:szCs w:val="24"/>
        </w:rPr>
      </w:pPr>
    </w:p>
    <w:p w:rsidR="00E6708F" w:rsidRPr="00E6708F" w:rsidRDefault="00E6708F" w:rsidP="00732A1F">
      <w:pPr>
        <w:spacing w:before="4" w:line="360" w:lineRule="auto"/>
        <w:ind w:left="-5" w:hanging="10"/>
        <w:rPr>
          <w:rFonts w:eastAsia="Times New Roman" w:cs="Times New Roman"/>
          <w:color w:val="000000"/>
          <w:szCs w:val="24"/>
        </w:rPr>
      </w:pPr>
      <w:r w:rsidRPr="00E6708F">
        <w:rPr>
          <w:rFonts w:eastAsia="Times New Roman" w:cs="Times New Roman"/>
          <w:color w:val="000000"/>
          <w:szCs w:val="24"/>
        </w:rPr>
        <w:t>.</w:t>
      </w:r>
      <w:r w:rsidRPr="00E6708F">
        <w:rPr>
          <w:rFonts w:eastAsia="Times New Roman" w:cs="Times New Roman"/>
          <w:b/>
          <w:i/>
          <w:color w:val="000000"/>
          <w:szCs w:val="24"/>
        </w:rPr>
        <w:t>Keywords</w:t>
      </w:r>
      <w:r w:rsidRPr="00E6708F">
        <w:rPr>
          <w:rFonts w:eastAsia="Times New Roman" w:cs="Times New Roman"/>
          <w:color w:val="000000"/>
          <w:szCs w:val="24"/>
        </w:rPr>
        <w:t>—</w:t>
      </w:r>
      <w:r w:rsidRPr="00E6708F">
        <w:rPr>
          <w:rFonts w:eastAsia="Times New Roman" w:cs="Times New Roman"/>
          <w:b/>
          <w:i/>
          <w:color w:val="000000"/>
          <w:szCs w:val="24"/>
        </w:rPr>
        <w:t xml:space="preserve"> </w:t>
      </w:r>
      <w:r w:rsidRPr="00E6708F">
        <w:rPr>
          <w:rFonts w:eastAsia="Times New Roman" w:cs="Times New Roman"/>
          <w:color w:val="000000"/>
          <w:szCs w:val="24"/>
        </w:rPr>
        <w:t>Cisco Packet Tracer, Internet of Things and Smart Irrigation System.</w:t>
      </w:r>
    </w:p>
    <w:p w:rsidR="002459C5" w:rsidRDefault="002459C5" w:rsidP="00732A1F">
      <w:pPr>
        <w:pBdr>
          <w:bottom w:val="single" w:sz="4" w:space="1" w:color="auto"/>
        </w:pBdr>
        <w:spacing w:line="360" w:lineRule="auto"/>
        <w:sectPr w:rsidR="002459C5" w:rsidSect="00A16761">
          <w:type w:val="continuous"/>
          <w:pgSz w:w="11906" w:h="16838" w:code="9"/>
          <w:pgMar w:top="1134" w:right="680" w:bottom="851" w:left="680" w:header="720" w:footer="0" w:gutter="0"/>
          <w:cols w:space="309"/>
        </w:sectPr>
      </w:pPr>
    </w:p>
    <w:p w:rsidR="002459C5" w:rsidRDefault="002459C5" w:rsidP="00732A1F">
      <w:pPr>
        <w:pBdr>
          <w:bottom w:val="single" w:sz="4" w:space="1" w:color="auto"/>
        </w:pBdr>
        <w:spacing w:line="360" w:lineRule="auto"/>
      </w:pPr>
    </w:p>
    <w:p w:rsidR="00A16761" w:rsidRDefault="00A16761">
      <w:pPr>
        <w:sectPr w:rsidR="00A16761" w:rsidSect="00A16761">
          <w:type w:val="continuous"/>
          <w:pgSz w:w="11906" w:h="16838" w:code="9"/>
          <w:pgMar w:top="1134" w:right="680" w:bottom="851" w:left="680" w:header="720" w:footer="0" w:gutter="0"/>
          <w:cols w:space="720"/>
        </w:sectPr>
      </w:pPr>
    </w:p>
    <w:p w:rsidR="00A16761" w:rsidRDefault="00A16761"/>
    <w:p w:rsidR="002459C5" w:rsidRPr="00A16761" w:rsidRDefault="002459C5" w:rsidP="00A16761">
      <w:pPr>
        <w:pStyle w:val="Heading1"/>
        <w:numPr>
          <w:ilvl w:val="0"/>
          <w:numId w:val="4"/>
        </w:numPr>
        <w:rPr>
          <w:b/>
        </w:rPr>
      </w:pPr>
      <w:r w:rsidRPr="00A16761">
        <w:rPr>
          <w:b/>
          <w:sz w:val="24"/>
        </w:rPr>
        <w:t xml:space="preserve">INTRODUCTION </w:t>
      </w:r>
    </w:p>
    <w:p w:rsidR="002459C5" w:rsidRPr="002459C5" w:rsidRDefault="002459C5" w:rsidP="002459C5">
      <w:pPr>
        <w:spacing w:after="35"/>
        <w:jc w:val="left"/>
        <w:rPr>
          <w:rFonts w:eastAsia="Times New Roman" w:cs="Times New Roman"/>
          <w:color w:val="000000"/>
          <w:sz w:val="20"/>
        </w:rPr>
      </w:pPr>
      <w:r w:rsidRPr="002459C5">
        <w:rPr>
          <w:rFonts w:eastAsia="Times New Roman" w:cs="Times New Roman"/>
          <w:color w:val="000000"/>
          <w:sz w:val="20"/>
        </w:rPr>
        <w:t xml:space="preserve"> </w:t>
      </w:r>
    </w:p>
    <w:p w:rsidR="002459C5" w:rsidRPr="002459C5" w:rsidRDefault="002459C5" w:rsidP="00A16761">
      <w:pPr>
        <w:spacing w:line="237" w:lineRule="auto"/>
        <w:ind w:left="-5" w:hanging="10"/>
        <w:rPr>
          <w:rFonts w:eastAsia="Times New Roman" w:cs="Times New Roman"/>
          <w:color w:val="000000"/>
          <w:szCs w:val="24"/>
        </w:rPr>
      </w:pPr>
      <w:r w:rsidRPr="002459C5">
        <w:rPr>
          <w:rFonts w:eastAsia="Times New Roman" w:cs="Times New Roman"/>
          <w:color w:val="000000"/>
          <w:szCs w:val="24"/>
        </w:rPr>
        <w:t xml:space="preserve">IoT means ‘Internet of Things’, Kevin Ashton began the expression in 1999. </w:t>
      </w:r>
      <w:r w:rsidRPr="002459C5">
        <w:rPr>
          <w:rFonts w:eastAsia="Times New Roman" w:cs="Times New Roman"/>
          <w:color w:val="000000"/>
          <w:szCs w:val="24"/>
        </w:rPr>
        <w:fldChar w:fldCharType="begin" w:fldLock="1"/>
      </w:r>
      <w:r w:rsidRPr="002459C5">
        <w:rPr>
          <w:rFonts w:eastAsia="Times New Roman" w:cs="Times New Roman"/>
          <w:color w:val="000000"/>
          <w:szCs w:val="24"/>
        </w:rPr>
        <w:instrText>ADDIN CSL_CITATION {"citationItems":[{"id":"ITEM-1","itemData":{"DOI":"10.1109/ACCESS.2020.2970118","ISSN":"21693536","abstract":"The Internet of Things (IoT)-centric concepts like augmented reality, high-resolution video streaming, self-driven cars, smart environment, e-health care, etc. have a ubiquitous presence now. These applications require higher data-rates, large bandwidth, increased capacity, low latency and high throughput. In light of these emerging concepts, IoT has revolutionized the world by providing seamless connectivity between heterogeneous networks (HetNets). The eventual aim of IoT is to introduce the plug and play technology providing the end-user, ease of operation, remotely access control and configurability. This paper presents the IoT technology from a bird's eye view covering its statistical/architectural trends, use cases, challenges and future prospects. The paper also presents a detailed and extensive overview of the emerging 5G-IoT scenario. Fifth Generation (5G) cellular networks provide key enabling technologies for ubiquitous deployment of the IoT technology. These include carrier aggregation, multiple-input multiple-output (MIMO), massive-MIMO (M-MIMO), coordinated multipoint processing (CoMP), device-to-device (D2D) communications, centralized radio access network (CRAN), software-defined wireless sensor networking (SD-WSN), network function virtualization (NFV) and cognitive radios (CRs). This paper presents an exhaustive review for these key enabling technologies and also discusses the new emerging use cases of 5G-IoT driven by the advances in artificial intelligence, machine and deep learning, ongoing 5G initiatives, quality of service (QoS) requirements in 5G and its standardization issues. Finally, the paper discusses challenges in the implementation of 5G-IoT due to high data-rates requiring both cloud-based platforms and IoT devices based edge computing.","author":[{"dropping-particle":"","family":"Shafique","given":"Kinza","non-dropping-particle":"","parse-names":false,"suffix":""},{"dropping-particle":"","family":"Khawaja","given":"Bilal A.","non-dropping-particle":"","parse-names":false,"suffix":""},{"dropping-particle":"","family":"Sabir","given":"Farah","non-dropping-particle":"","parse-names":false,"suffix":""},{"dropping-particle":"","family":"Qazi","given":"Sameer","non-dropping-particle":"","parse-names":false,"suffix":""},{"dropping-particle":"","family":"Mustaqim","given":"Muhammad","non-dropping-particle":"","parse-names":false,"suffix":""}],"container-title":"IEEE Access","id":"ITEM-1","issued":{"date-parts":[["2020"]]},"page":"23022-23040","title":"Internet of things (IoT) for next-generation smart systems: A review of current challenges, future trends and prospects for emerging 5G-IoT Scenarios","type":"article-journal","volume":"8"},"uris":["http://www.mendeley.com/documents/?uuid=080cee2c-84e9-4324-9f6b-5e675fbfccf7"]}],"mendeley":{"formattedCitation":"[1]","plainTextFormattedCitation":"[1]","previouslyFormattedCitation":"[1]"},"properties":{"noteIndex":0},"schema":"https://github.com/citation-style-language/schema/raw/master/csl-citation.json"}</w:instrText>
      </w:r>
      <w:r w:rsidRPr="002459C5">
        <w:rPr>
          <w:rFonts w:eastAsia="Times New Roman" w:cs="Times New Roman"/>
          <w:color w:val="000000"/>
          <w:szCs w:val="24"/>
        </w:rPr>
        <w:fldChar w:fldCharType="separate"/>
      </w:r>
      <w:r w:rsidRPr="002459C5">
        <w:rPr>
          <w:rFonts w:eastAsia="Times New Roman" w:cs="Times New Roman"/>
          <w:noProof/>
          <w:color w:val="000000"/>
          <w:szCs w:val="24"/>
        </w:rPr>
        <w:t>[1]</w:t>
      </w:r>
      <w:r w:rsidRPr="002459C5">
        <w:rPr>
          <w:rFonts w:eastAsia="Times New Roman" w:cs="Times New Roman"/>
          <w:color w:val="000000"/>
          <w:szCs w:val="24"/>
        </w:rPr>
        <w:fldChar w:fldCharType="end"/>
      </w:r>
      <w:r w:rsidRPr="002459C5">
        <w:rPr>
          <w:rFonts w:eastAsia="Times New Roman" w:cs="Times New Roman"/>
          <w:color w:val="000000"/>
          <w:szCs w:val="24"/>
        </w:rPr>
        <w:t xml:space="preserve"> IoT is like increased reality, top quality video web based, self-driving vehicles, smart conditions, e-medical services, and different innovations are currently typical. A definitive objective of IoT is to bring attachment and-play innovation that furnishes end-clients with straightforwardness of purpose, remote access control, and configurability. It basically tries to appropriately explain the physical objects and arrangements using a combination of sensors, software, processing abilities as well as various other technologies that are connected together to carry out the exchange of data with other systems and devices that are connected to the internet simultaneously. </w:t>
      </w:r>
    </w:p>
    <w:p w:rsidR="002459C5" w:rsidRPr="002459C5" w:rsidRDefault="002459C5" w:rsidP="00A16761">
      <w:pPr>
        <w:spacing w:line="237" w:lineRule="auto"/>
        <w:ind w:left="-5" w:hanging="10"/>
        <w:rPr>
          <w:rFonts w:eastAsia="Times New Roman" w:cs="Times New Roman"/>
          <w:color w:val="000000"/>
          <w:szCs w:val="24"/>
        </w:rPr>
      </w:pPr>
      <w:r w:rsidRPr="002459C5">
        <w:rPr>
          <w:rFonts w:eastAsia="Times New Roman" w:cs="Times New Roman"/>
          <w:color w:val="000000"/>
          <w:szCs w:val="24"/>
        </w:rPr>
        <w:fldChar w:fldCharType="begin" w:fldLock="1"/>
      </w:r>
      <w:r w:rsidRPr="002459C5">
        <w:rPr>
          <w:rFonts w:eastAsia="Times New Roman" w:cs="Times New Roman"/>
          <w:color w:val="000000"/>
          <w:szCs w:val="24"/>
        </w:rPr>
        <w:instrText>ADDIN CSL_CITATION {"citationItems":[{"id":"ITEM-1","itemData":{"DOI":"10.1109/RTEICT.2017.8256711","ISBN":"9781509037049","abstract":"Interconnection of number of devices through internet describes the Internet of things (IoT). Every object is connected with each other through unique identifier so that data can be transferred without human to human interaction. It allows establishing solutions for better management of natural resources. The smart objects embedded with sensors enables interaction with the physical and logical worlds according to the concept of IoT. In this paper proposed system is based on IoT that uses real time input data. Smart farm irrigation system uses android phone for remote monitoring and controlling of drips through wireless sensor network. Zigbee is used for communication between sensor nodes and base station. Real time sensed data handling and demonstration on the server is accomplished using web based java graphical user interface. Wireless monitoring of field irrigation system reduces human intervention and allows remote monitoring and controlling on android phone. Cloud Computing is an attractive solution to the large amount of data generated by the wireless sensor network. This paper proposes and evaluates a cloud-based wireless communication system to monitor and control a set of sensors and actuators to assess the plants water need.","author":[{"dropping-particle":"","family":"Saraf","given":"Shweta B.","non-dropping-particle":"","parse-names":false,"suffix":""},{"dropping-particle":"","family":"Gawali","given":"Dhanashri H.","non-dropping-particle":"","parse-names":false,"suffix":""}],"container-title":"RTEICT 2017 - 2nd IEEE International Conference on Recent Trends in Electronics, Information and Communication Technology, Proceedings","id":"ITEM-1","issued":{"date-parts":[["2017"]]},"page":"815-819","title":"IoT based smart irrigation monitoring and controlling system","type":"article-journal","volume":"2018-Janua"},"uris":["http://www.mendeley.com/documents/?uuid=399e47ef-f693-45f8-9b35-4a8202cdc7d8"]}],"mendeley":{"formattedCitation":"[2]","plainTextFormattedCitation":"[2]","previouslyFormattedCitation":"[2]"},"properties":{"noteIndex":0},"schema":"https://github.com/citation-style-language/schema/raw/master/csl-citation.json"}</w:instrText>
      </w:r>
      <w:r w:rsidRPr="002459C5">
        <w:rPr>
          <w:rFonts w:eastAsia="Times New Roman" w:cs="Times New Roman"/>
          <w:color w:val="000000"/>
          <w:szCs w:val="24"/>
        </w:rPr>
        <w:fldChar w:fldCharType="separate"/>
      </w:r>
      <w:r w:rsidRPr="002459C5">
        <w:rPr>
          <w:rFonts w:eastAsia="Times New Roman" w:cs="Times New Roman"/>
          <w:noProof/>
          <w:color w:val="000000"/>
          <w:szCs w:val="24"/>
        </w:rPr>
        <w:t>[2]</w:t>
      </w:r>
      <w:r w:rsidRPr="002459C5">
        <w:rPr>
          <w:rFonts w:eastAsia="Times New Roman" w:cs="Times New Roman"/>
          <w:color w:val="000000"/>
          <w:szCs w:val="24"/>
        </w:rPr>
        <w:fldChar w:fldCharType="end"/>
      </w:r>
      <w:r w:rsidRPr="002459C5">
        <w:rPr>
          <w:rFonts w:eastAsia="Times New Roman" w:cs="Times New Roman"/>
          <w:color w:val="000000"/>
          <w:szCs w:val="24"/>
        </w:rPr>
        <w:t xml:space="preserve"> Each item is connected to one more by an extraordinary recognizable proof, permitting information to be traded without the requirement for human association. It empowers the improvement of answers for better normal asset the executives. As pe</w:t>
      </w:r>
      <w:r w:rsidR="00A16761">
        <w:rPr>
          <w:rFonts w:eastAsia="Times New Roman" w:cs="Times New Roman"/>
          <w:color w:val="000000"/>
          <w:szCs w:val="24"/>
        </w:rPr>
        <w:t xml:space="preserve">r the IoT idea, brilliant items </w:t>
      </w:r>
      <w:r w:rsidRPr="002459C5">
        <w:rPr>
          <w:rFonts w:eastAsia="Times New Roman" w:cs="Times New Roman"/>
          <w:color w:val="000000"/>
          <w:szCs w:val="24"/>
        </w:rPr>
        <w:t>furnished with sensors empower connection with the physical and consistent universes.</w:t>
      </w:r>
    </w:p>
    <w:p w:rsidR="002459C5" w:rsidRPr="002459C5" w:rsidRDefault="002459C5" w:rsidP="00A16761">
      <w:pPr>
        <w:spacing w:after="160"/>
        <w:jc w:val="left"/>
        <w:rPr>
          <w:rFonts w:eastAsia="Times New Roman" w:cs="Times New Roman"/>
          <w:color w:val="000000"/>
          <w:szCs w:val="24"/>
        </w:rPr>
      </w:pPr>
      <w:r w:rsidRPr="002459C5">
        <w:rPr>
          <w:rFonts w:eastAsia="Times New Roman" w:cs="Times New Roman"/>
          <w:color w:val="000000"/>
          <w:szCs w:val="24"/>
        </w:rPr>
        <w:fldChar w:fldCharType="begin" w:fldLock="1"/>
      </w:r>
      <w:r w:rsidRPr="002459C5">
        <w:rPr>
          <w:rFonts w:eastAsia="Times New Roman" w:cs="Times New Roman"/>
          <w:color w:val="000000"/>
          <w:szCs w:val="24"/>
        </w:rPr>
        <w:instrText>ADDIN CSL_CITATION {"citationItems":[{"id":"ITEM-1","itemData":{"DOI":"10.1201/9781003167488-18","ISBN":"9781538646069","author":[{"dropping-particle":"","family":"Kumari","given":"P.","non-dropping-particle":"","parse-names":false,"suffix":""},{"dropping-particle":"","family":"Singh","given":"S.K.","non-dropping-particle":"","parse-names":false,"suffix":""}],"container-title":"Smart Computing","id":"ITEM-1","issued":{"date-parts":[["2021"]]},"page":"137-141","publisher":"IEEE","title":"Smart irrigation system using IoT","type":"article-journal"},"uris":["http://www.mendeley.com/documents/?uuid=13e54bfa-09c6-4925-8f9b-7512b9970985"]}],"mendeley":{"formattedCitation":"[3]","plainTextFormattedCitation":"[3]","previouslyFormattedCitation":"[3]"},"properties":{"noteIndex":0},"schema":"https://github.com/citation-style-language/schema/raw/master/csl-citation.json"}</w:instrText>
      </w:r>
      <w:r w:rsidRPr="002459C5">
        <w:rPr>
          <w:rFonts w:eastAsia="Times New Roman" w:cs="Times New Roman"/>
          <w:color w:val="000000"/>
          <w:szCs w:val="24"/>
        </w:rPr>
        <w:fldChar w:fldCharType="separate"/>
      </w:r>
      <w:r w:rsidRPr="002459C5">
        <w:rPr>
          <w:rFonts w:eastAsia="Times New Roman" w:cs="Times New Roman"/>
          <w:noProof/>
          <w:color w:val="000000"/>
          <w:szCs w:val="24"/>
        </w:rPr>
        <w:t>[3]</w:t>
      </w:r>
      <w:r w:rsidRPr="002459C5">
        <w:rPr>
          <w:rFonts w:eastAsia="Times New Roman" w:cs="Times New Roman"/>
          <w:color w:val="000000"/>
          <w:szCs w:val="24"/>
        </w:rPr>
        <w:fldChar w:fldCharType="end"/>
      </w:r>
      <w:r w:rsidRPr="002459C5">
        <w:rPr>
          <w:rFonts w:eastAsia="Times New Roman" w:cs="Times New Roman"/>
          <w:color w:val="000000"/>
          <w:szCs w:val="24"/>
        </w:rPr>
        <w:t>Farmer and homeowners with a grass space for cultivating and plant the board experience</w:t>
      </w:r>
      <w:r>
        <w:rPr>
          <w:rFonts w:eastAsia="Times New Roman" w:cs="Times New Roman"/>
          <w:color w:val="000000"/>
          <w:szCs w:val="24"/>
        </w:rPr>
        <w:t xml:space="preserve"> </w:t>
      </w:r>
      <w:r w:rsidRPr="002459C5">
        <w:rPr>
          <w:rFonts w:eastAsia="Times New Roman" w:cs="Times New Roman"/>
          <w:color w:val="000000"/>
          <w:szCs w:val="24"/>
        </w:rPr>
        <w:t>various difficulties because of changing natural conditions. Ranchers and families can utilize IoT innovation to keep an appropriate water system framework that can be computerized and controlled from a distance from anyplace on the planet.</w:t>
      </w:r>
      <w:r w:rsidR="00A16761">
        <w:rPr>
          <w:rFonts w:eastAsia="Times New Roman" w:cs="Times New Roman"/>
          <w:color w:val="000000"/>
          <w:szCs w:val="24"/>
        </w:rPr>
        <w:t xml:space="preserve"> </w:t>
      </w:r>
      <w:r w:rsidRPr="002459C5">
        <w:rPr>
          <w:rFonts w:eastAsia="Times New Roman" w:cs="Times New Roman"/>
          <w:color w:val="000000"/>
          <w:szCs w:val="24"/>
        </w:rPr>
        <w:t>In the present chaotic climate, assuming the mortgage holders can't take care of their plants, this innovation can help them in basically observing the devices, so defeating the downside of manual checking.</w:t>
      </w:r>
    </w:p>
    <w:p w:rsidR="002459C5" w:rsidRPr="002459C5" w:rsidRDefault="002459C5" w:rsidP="002459C5">
      <w:pPr>
        <w:jc w:val="left"/>
        <w:rPr>
          <w:rFonts w:eastAsia="Times New Roman" w:cs="Times New Roman"/>
          <w:color w:val="000000"/>
          <w:szCs w:val="24"/>
        </w:rPr>
      </w:pPr>
      <w:r w:rsidRPr="002459C5">
        <w:rPr>
          <w:rFonts w:eastAsia="Times New Roman" w:cs="Times New Roman"/>
          <w:color w:val="000000"/>
          <w:szCs w:val="24"/>
        </w:rPr>
        <w:fldChar w:fldCharType="begin" w:fldLock="1"/>
      </w:r>
      <w:r w:rsidRPr="002459C5">
        <w:rPr>
          <w:rFonts w:eastAsia="Times New Roman" w:cs="Times New Roman"/>
          <w:color w:val="000000"/>
          <w:szCs w:val="24"/>
        </w:rPr>
        <w:instrText>ADDIN CSL_CITATION {"citationItems":[{"id":"ITEM-1","itemData":{"DOI":"10.1007/978-981-16-9154-6_57","ISBN":"9789811691539","ISSN":"18761119","abstract":"In the present scenario, technological advancements play a crucial role in the development of all the fields. Automation greatly reduces the human work. Agriculture is the primary sector in India. Automation in agricultural sector will be very helpful for the farmers. The proposed work focuses on designing and implementation of an efficient automation system for agricultural field maintenance. With the use of embedded system the whole irrigation system can be automated. Moisture and temperature sensors are used to promote efficient watering of crops. There are three irrigation methods in this scheme: manual mode, auto mode, and IoT mode. With the help of the keyboard, the farmer may alter the ways of irrigation. The user’s Android mobile with the help of WiFi module displays the data values of all sensors.","author":[{"dropping-particle":"","family":"Nagarajapandian","given":"M.","non-dropping-particle":"","parse-names":false,"suffix":""},{"dropping-particle":"","family":"Savitha","given":"R.","non-dropping-particle":"","parse-names":false,"suffix":""},{"dropping-particle":"","family":"Shanthi","given":"D.","non-dropping-particle":"","parse-names":false,"suffix":""}],"container-title":"Lecture Notes in Electrical Engineering","id":"ITEM-1","issued":{"date-parts":[["2022"]]},"page":"619-629","publisher":"IEEE","title":"An Advanced Irrigation System for Smart Agriculture Using the Internet of Things","type":"article-journal","volume":"851"},"uris":["http://www.mendeley.com/documents/?uuid=125c1fee-2c9b-4dbb-a93d-e3995b2dbe15"]}],"mendeley":{"formattedCitation":"[4]","plainTextFormattedCitation":"[4]","previouslyFormattedCitation":"[4]"},"properties":{"noteIndex":0},"schema":"https://github.com/citation-style-language/schema/raw/master/csl-citation.json"}</w:instrText>
      </w:r>
      <w:r w:rsidRPr="002459C5">
        <w:rPr>
          <w:rFonts w:eastAsia="Times New Roman" w:cs="Times New Roman"/>
          <w:color w:val="000000"/>
          <w:szCs w:val="24"/>
        </w:rPr>
        <w:fldChar w:fldCharType="separate"/>
      </w:r>
      <w:r w:rsidRPr="002459C5">
        <w:rPr>
          <w:rFonts w:eastAsia="Times New Roman" w:cs="Times New Roman"/>
          <w:noProof/>
          <w:color w:val="000000"/>
          <w:szCs w:val="24"/>
        </w:rPr>
        <w:t>[4]</w:t>
      </w:r>
      <w:r w:rsidRPr="002459C5">
        <w:rPr>
          <w:rFonts w:eastAsia="Times New Roman" w:cs="Times New Roman"/>
          <w:color w:val="000000"/>
          <w:szCs w:val="24"/>
        </w:rPr>
        <w:fldChar w:fldCharType="end"/>
      </w:r>
      <w:r w:rsidRPr="002459C5">
        <w:rPr>
          <w:rFonts w:eastAsia="Times New Roman" w:cs="Times New Roman"/>
          <w:color w:val="000000"/>
          <w:szCs w:val="24"/>
        </w:rPr>
        <w:t>Farmers and mortgage holders with a yard space for cultivating and plant the executives experience various difficulties because of changing natural conditions. Ranchers and families can utilize IoT innovation to keep a legitimate water system framework that can be mechanized and controlled from a distance from anyplace on the planet.</w:t>
      </w:r>
    </w:p>
    <w:p w:rsidR="002459C5" w:rsidRPr="002459C5" w:rsidRDefault="002459C5" w:rsidP="002459C5">
      <w:pPr>
        <w:jc w:val="left"/>
        <w:rPr>
          <w:rFonts w:eastAsia="Times New Roman" w:cs="Times New Roman"/>
          <w:color w:val="000000"/>
          <w:szCs w:val="24"/>
        </w:rPr>
      </w:pPr>
      <w:r w:rsidRPr="002459C5">
        <w:rPr>
          <w:rFonts w:eastAsia="Times New Roman" w:cs="Times New Roman"/>
          <w:color w:val="000000"/>
          <w:szCs w:val="24"/>
        </w:rPr>
        <w:t xml:space="preserve">In the present rushed climate, in the event that the property holders can't take care of their plants, this innovation can help them in basically observing </w:t>
      </w:r>
      <w:r w:rsidRPr="002459C5">
        <w:rPr>
          <w:rFonts w:eastAsia="Times New Roman" w:cs="Times New Roman"/>
          <w:color w:val="000000"/>
          <w:szCs w:val="24"/>
        </w:rPr>
        <w:t>the device, so defeating the downside of manual checking.</w:t>
      </w:r>
    </w:p>
    <w:p w:rsidR="002459C5" w:rsidRPr="00455DB1" w:rsidRDefault="002459C5" w:rsidP="002459C5">
      <w:pPr>
        <w:jc w:val="left"/>
        <w:rPr>
          <w:szCs w:val="24"/>
        </w:rPr>
      </w:pPr>
      <w:r w:rsidRPr="002459C5">
        <w:rPr>
          <w:rFonts w:eastAsia="Times New Roman" w:cs="Times New Roman"/>
          <w:color w:val="000000"/>
          <w:szCs w:val="24"/>
        </w:rPr>
        <w:fldChar w:fldCharType="begin" w:fldLock="1"/>
      </w:r>
      <w:r w:rsidRPr="002459C5">
        <w:rPr>
          <w:rFonts w:eastAsia="Times New Roman" w:cs="Times New Roman"/>
          <w:color w:val="000000"/>
          <w:szCs w:val="24"/>
        </w:rPr>
        <w:instrText>ADDIN CSL_CITATION {"citationItems":[{"id":"ITEM-1","itemData":{"DOI":"10.1109/ICCSP.2017.8286792","ISBN":"9781509038008","abstract":"Agriculture has been the most important practice from very beginning of the human civilization. Traditional methods that are used for irrigation, such as overhead sprinkler and flood type, is not that much efficient. They results in a lot of wastage of water and can also promote disease such as fungus formation due to over moisture in the soil. Automated irrigation system is essential for conservation of the water and indirectly viability of the farm since it is an important commodity. About 85% of total available water resources across the world are solely used for the irrigation purpose. In upcoming years this demand is likely to increase because of increasing population. To meet this demand we must adopt new techniques which will conserve need of water for irrigation process. In automation system water availability to crop is monitored through sensors and as per need watering is done through the controlled irrigation. The almost infinite capabilities of storage and processing, the rapid elasticity makes cloud computing an attractive solution to the large amount of data generated. The idea is to focus on parameters such as temperature and soil moisture. This is a Mobile Integrated and smart irrigation system using IOT based on application controlled monitoring system. The main objective of this project is to control the water supply and monitor the plants through a Smartphone.","author":[{"dropping-particle":"","family":"Vaishali","given":"S.","non-dropping-particle":"","parse-names":false,"suffix":""},{"dropping-particle":"","family":"Suraj","given":"S.","non-dropping-particle":"","parse-names":false,"suffix":""},{"dropping-particle":"","family":"Vignesh","given":"G.","non-dropping-particle":"","parse-names":false,"suffix":""},{"dropping-particle":"","family":"Dhivya","given":"S.","non-dropping-particle":"","parse-names":false,"suffix":""},{"dropping-particle":"","family":"Udhayakumar","given":"S.","non-dropping-particle":"","parse-names":false,"suffix":""}],"container-title":"Proceedings of the 2017 IEEE International Conference on Communication and Signal Processing, ICCSP 2017","id":"ITEM-1","issued":{"date-parts":[["2018"]]},"page":"2164-2167","title":"Mobile integrated smart irrigation management and monitoring system using IOT","type":"article-journal","volume":"2018-Janua"},"uris":["http://www.mendeley.com/documents/?uuid=6a78ed77-8d43-425f-8201-0e0b69345e4c"]}],"mendeley":{"formattedCitation":"[5]","plainTextFormattedCitation":"[5]","previouslyFormattedCitation":"[5]"},"properties":{"noteIndex":0},"schema":"https://github.com/citation-style-language/schema/raw/master/csl-citation.json"}</w:instrText>
      </w:r>
      <w:r w:rsidRPr="002459C5">
        <w:rPr>
          <w:rFonts w:eastAsia="Times New Roman" w:cs="Times New Roman"/>
          <w:color w:val="000000"/>
          <w:szCs w:val="24"/>
        </w:rPr>
        <w:fldChar w:fldCharType="separate"/>
      </w:r>
      <w:r w:rsidRPr="002459C5">
        <w:rPr>
          <w:rFonts w:eastAsia="Times New Roman" w:cs="Times New Roman"/>
          <w:noProof/>
          <w:color w:val="000000"/>
          <w:szCs w:val="24"/>
        </w:rPr>
        <w:t>[5]</w:t>
      </w:r>
      <w:r w:rsidRPr="002459C5">
        <w:rPr>
          <w:rFonts w:eastAsia="Times New Roman" w:cs="Times New Roman"/>
          <w:color w:val="000000"/>
          <w:szCs w:val="24"/>
        </w:rPr>
        <w:fldChar w:fldCharType="end"/>
      </w:r>
      <w:r w:rsidRPr="002459C5">
        <w:rPr>
          <w:rFonts w:eastAsia="Times New Roman" w:cs="Times New Roman"/>
          <w:color w:val="000000"/>
          <w:szCs w:val="24"/>
        </w:rPr>
        <w:t>On account of ongoing headways in IoT and WSN innovations that can be utilized in the development of these items, we give a study pointed toward summing up the present status of</w:t>
      </w:r>
      <w:r>
        <w:rPr>
          <w:rFonts w:eastAsia="Times New Roman" w:cs="Times New Roman"/>
          <w:color w:val="000000"/>
          <w:szCs w:val="24"/>
        </w:rPr>
        <w:t xml:space="preserve"> </w:t>
      </w:r>
      <w:r w:rsidRPr="00455DB1">
        <w:rPr>
          <w:szCs w:val="24"/>
        </w:rPr>
        <w:t>the craftsmanship in the field of frameworks. Shell of water system as far as water system frameworks, we decide the boundaries that are observed.</w:t>
      </w:r>
    </w:p>
    <w:p w:rsidR="002459C5" w:rsidRPr="00455DB1" w:rsidRDefault="002459C5" w:rsidP="002459C5">
      <w:pPr>
        <w:jc w:val="left"/>
        <w:rPr>
          <w:szCs w:val="24"/>
        </w:rPr>
      </w:pPr>
      <w:r w:rsidRPr="00455DB1">
        <w:rPr>
          <w:szCs w:val="24"/>
        </w:rPr>
        <w:t>Water sum and quality, soil highlights, and weather patterns are exceptionally significant elements to consider. We provide you with an outline of hubs and remote advancements that are generally usually utilized. At long last, we'll discuss the challenges and the best arrangements.</w:t>
      </w:r>
    </w:p>
    <w:p w:rsidR="002459C5" w:rsidRPr="00455DB1" w:rsidRDefault="002459C5" w:rsidP="002459C5">
      <w:pPr>
        <w:jc w:val="left"/>
        <w:rPr>
          <w:szCs w:val="24"/>
        </w:rPr>
      </w:pPr>
      <w:r>
        <w:rPr>
          <w:szCs w:val="24"/>
        </w:rPr>
        <w:fldChar w:fldCharType="begin" w:fldLock="1"/>
      </w:r>
      <w:r>
        <w:rPr>
          <w:szCs w:val="24"/>
        </w:rPr>
        <w:instrText>ADDIN CSL_CITATION {"citationItems":[{"id":"ITEM-1","itemData":{"DOI":"10.1109/CTIT.2018.8649531","ISBN":"9781538671467","abstract":"As the world's population grows, so does its demands for resources and efficient ways of managing production against the rapidly depleting resources. Agriculture is the leading sector in water usage and wastage at the same time, due to inefficient irrigation techniques. In fact, poor mitigation techniques in cases of excessive irrigation has led to a slump in production rates. This paper aims to propose an Internet of Things based irrigation system that works at reducing the frequency of irrigation while increasing the rate of production through the use of fuzzy logic. The system consists of a Mamdani fuzzy controller that acquires environment identifiers i.e. soil moisture and outside temperature through specific sensors, then applies fuzzy rules to control water flow from the water pump and produce irrigation appropriate time and frequency. The fuzzy controller is designed and implemented using MATLAB.","author":[{"dropping-particle":"","family":"Alomar","given":"Ban","non-dropping-particle":"","parse-names":false,"suffix":""},{"dropping-particle":"","family":"Alazzam","given":"Azmi","non-dropping-particle":"","parse-names":false,"suffix":""}],"container-title":"ITT 2018 - Information Technology Trends: Emerging Technologies for Artificial Intelligence","id":"ITEM-1","issue":"1","issued":{"date-parts":[["2019"]]},"page":"175-179","title":"A Smart Irrigation System Using IoT and Fuzzy Logic Controller","type":"article-journal"},"uris":["http://www.mendeley.com/documents/?uuid=71547e00-823d-4c13-9739-04c06fd6ff9c"]}],"mendeley":{"formattedCitation":"[6]","plainTextFormattedCitation":"[6]","previouslyFormattedCitation":"[6]"},"properties":{"noteIndex":0},"schema":"https://github.com/citation-style-language/schema/raw/master/csl-citation.json"}</w:instrText>
      </w:r>
      <w:r>
        <w:rPr>
          <w:szCs w:val="24"/>
        </w:rPr>
        <w:fldChar w:fldCharType="separate"/>
      </w:r>
      <w:r w:rsidRPr="006A75C9">
        <w:rPr>
          <w:noProof/>
          <w:szCs w:val="24"/>
        </w:rPr>
        <w:t>[6]</w:t>
      </w:r>
      <w:r>
        <w:rPr>
          <w:szCs w:val="24"/>
        </w:rPr>
        <w:fldChar w:fldCharType="end"/>
      </w:r>
      <w:r w:rsidRPr="00455DB1">
        <w:rPr>
          <w:szCs w:val="24"/>
        </w:rPr>
        <w:t xml:space="preserve">The Smart Irrigation framework in this undertaking comprises of savvy devices that robotize the water system framework, permitting property holders to computerize the yard sprinkler/watering framework in light of the degree of water shown by the water level screen, which brings about turning the water channel on or off on a case by case basis. The Smart Irrigation framework computerizes an assortment of undertakings, for example, keeping up with plant moistness levels. Whenever the mugginess level arrives at a not set in stone by the proprietor, the moistness sensor screens it and turns the humidifier on or off. </w:t>
      </w:r>
    </w:p>
    <w:p w:rsidR="002459C5" w:rsidRPr="00455DB1" w:rsidRDefault="002459C5" w:rsidP="002459C5">
      <w:pPr>
        <w:rPr>
          <w:szCs w:val="24"/>
        </w:rPr>
      </w:pPr>
      <w:r>
        <w:rPr>
          <w:szCs w:val="24"/>
        </w:rPr>
        <w:fldChar w:fldCharType="begin" w:fldLock="1"/>
      </w:r>
      <w:r>
        <w:rPr>
          <w:szCs w:val="24"/>
        </w:rPr>
        <w:instrText>ADDIN CSL_CITATION {"citationItems":[{"id":"ITEM-1","itemData":{"DOI":"10.1016/j.agwat.2017.12.019","ISSN":"18732283","abstract":"Italy is the leading rice producer in Europe, accounting for more than half of the total high-quality production of this crop. Rice is traditionally grown in fields that remain flooded starting with crop establishment until close to harvest. The water management in rice areas requires a high level of labor because it is based on maintaining a predetermined water height in paddy fields and because the regulation of input and output flow is typically operated manually by the farmers. This study aims to evaluate the hydraulic, control and economical performances of the first automatic and remote-controlled system applied for traditional rice irrigation in Europe and tested in Italy during 2016 agricultural season. In particular, (i) the effects of automation on the water balance; (ii) the reliability of the irrigation system for a real-time control of flow regulation and water level management in the field and (iii) the economic viability of the investment are investigated. The results show that, despite the automatic system has not proven a decrease of water consumptions (ranging from 2000 to 3700 mm) or a significant increase of rice yield (of about 8 ton hectare−1), it has not revealed any mechanical malfunctioning during the irrigation season and it allows to drastically reduce the time spent by workers for water level control and flow regulation. Lastly, the price of the automatic irrigation system (ranging from 638 to 689 € hectare−1) appears to be in good agreement with respect to the willingness of farmers for innovation.","author":[{"dropping-particle":"","family":"Masseroni","given":"Daniele","non-dropping-particle":"","parse-names":false,"suffix":""},{"dropping-particle":"","family":"Moller","given":"Peter","non-dropping-particle":"","parse-names":false,"suffix":""},{"dropping-particle":"","family":"Tyrell","given":"Reece","non-dropping-particle":"","parse-names":false,"suffix":""},{"dropping-particle":"","family":"Romani","given":"Marco","non-dropping-particle":"","parse-names":false,"suffix":""},{"dropping-particle":"","family":"Lasagna","given":"Alberto","non-dropping-particle":"","parse-names":false,"suffix":""},{"dropping-particle":"","family":"Sali","given":"Guido","non-dropping-particle":"","parse-names":false,"suffix":""},{"dropping-particle":"","family":"Facchi","given":"Arianna","non-dropping-particle":"","parse-names":false,"suffix":""},{"dropping-particle":"","family":"Gandolfi","given":"Claudio","non-dropping-particle":"","parse-names":false,"suffix":""}],"container-title":"Agricultural Water Management","id":"ITEM-1","issued":{"date-parts":[["2018"]]},"page":"58-69","publisher":"Elsevier B.V.","title":"Evaluating performances of the first automatic system for paddy irrigation in Europe","type":"article-journal","volume":"201"},"uris":["http://www.mendeley.com/documents/?uuid=69dc1aa1-9cff-4d41-86a8-69f6e0d7906c"]}],"mendeley":{"formattedCitation":"[7]","plainTextFormattedCitation":"[7]","previouslyFormattedCitation":"[7]"},"properties":{"noteIndex":0},"schema":"https://github.com/citation-style-language/schema/raw/master/csl-citation.json"}</w:instrText>
      </w:r>
      <w:r>
        <w:rPr>
          <w:szCs w:val="24"/>
        </w:rPr>
        <w:fldChar w:fldCharType="separate"/>
      </w:r>
      <w:r w:rsidRPr="006A75C9">
        <w:rPr>
          <w:noProof/>
          <w:szCs w:val="24"/>
        </w:rPr>
        <w:t>[7]</w:t>
      </w:r>
      <w:r>
        <w:rPr>
          <w:szCs w:val="24"/>
        </w:rPr>
        <w:fldChar w:fldCharType="end"/>
      </w:r>
      <w:r>
        <w:rPr>
          <w:szCs w:val="24"/>
        </w:rPr>
        <w:t xml:space="preserve"> </w:t>
      </w:r>
      <w:r w:rsidRPr="00455DB1">
        <w:rPr>
          <w:szCs w:val="24"/>
        </w:rPr>
        <w:t>New water shortage is turning out to be a greater amount of an issue, especially in Mediterranean nations and southern Asian nations like Pakistan. The Mediterranean nations are the most powerless against dry spell among Europe's nations.</w:t>
      </w:r>
      <w:r w:rsidRPr="00455DB1">
        <w:rPr>
          <w:szCs w:val="24"/>
        </w:rPr>
        <w:fldChar w:fldCharType="begin" w:fldLock="1"/>
      </w:r>
      <w:r>
        <w:rPr>
          <w:szCs w:val="24"/>
        </w:rPr>
        <w:instrText>ADDIN CSL_CITATION {"citationItems":[{"id":"ITEM-1","itemData":{"DOI":"10.3934/mbe.2019273","ISSN":"15510018","PMID":"31499722","abstract":"Water and food are two of the most important commodities in the world, which makes agriculture crucial to mankind as it utilizes water (irrigation) to provide us with food. Climate change and a rapid increase in population have put a lot of pressure on agriculture which has a snowball effect on the earth’s water resource, which has been proven to be crucial for sustainable development. The need to do away with fossil fuel in powering irrigation systems cannot be over emphasized due to climate change. Smart Irrigation systems powered by renewable energy sources (RES) have been proven to substantially improve crop yield and the profitability of agriculture. Here we show how the control and monitoring of a solar powered smart irrigation system can be achieved using sensors and environmental data from an Internet of Everything (IoE). The collected data is used to predict environment conditions using the Radial Basis Function Network (RBFN). The predicted values of water level, weather forecast, humidity, temperature and irrigation data are used to control the irrigation system. A web platform was developed for monitoring and controlling the system remotely.","author":[{"dropping-particle":"","family":"Adenugba","given":"Favour","non-dropping-particle":"","parse-names":false,"suffix":""},{"dropping-particle":"","family":"Misra","given":"Sanjay","non-dropping-particle":"","parse-names":false,"suffix":""},{"dropping-particle":"","family":"Maskeliūnas","given":"Rytis","non-dropping-particle":"","parse-names":false,"suffix":""},{"dropping-particle":"","family":"Damaševičius","given":"Robertas","non-dropping-particle":"","parse-names":false,"suffix":""},{"dropping-particle":"","family":"Kazanavičius","given":"Egidijus","non-dropping-particle":"","parse-names":false,"suffix":""}],"container-title":"Mathematical Biosciences and Engineering","id":"ITEM-1","issue":"5","issued":{"date-parts":[["2019"]]},"page":"5490-5503","title":"Smart irrigation system for environmental sustainability in Africa: An Internet of Everything (IoE) approach","type":"article-journal","volume":"16"},"uris":["http://www.mendeley.com/documents/?uuid=4461a4de-b7af-42be-8341-26cfcf9005fc"]}],"mendeley":{"formattedCitation":"[8]","plainTextFormattedCitation":"[8]","previouslyFormattedCitation":"[8]"},"properties":{"noteIndex":0},"schema":"https://github.com/citation-style-language/schema/raw/master/csl-citation.json"}</w:instrText>
      </w:r>
      <w:r w:rsidRPr="00455DB1">
        <w:rPr>
          <w:szCs w:val="24"/>
        </w:rPr>
        <w:fldChar w:fldCharType="separate"/>
      </w:r>
      <w:r w:rsidRPr="006A75C9">
        <w:rPr>
          <w:noProof/>
          <w:szCs w:val="24"/>
        </w:rPr>
        <w:t>[8]</w:t>
      </w:r>
      <w:r w:rsidRPr="00455DB1">
        <w:rPr>
          <w:szCs w:val="24"/>
        </w:rPr>
        <w:fldChar w:fldCharType="end"/>
      </w:r>
      <w:r w:rsidRPr="00455DB1">
        <w:rPr>
          <w:szCs w:val="24"/>
        </w:rPr>
        <w:t xml:space="preserve"> A connection between environment approaches and water the board has been laid out. Water the executives is affected by an assortment of elements, including water interest from different areas and the impacts of different levels of warming on hydrological assets. Environmental change and its ramifications are regularly examined in articles about water assets and farming.</w:t>
      </w:r>
    </w:p>
    <w:p w:rsidR="002459C5" w:rsidRPr="00455DB1" w:rsidRDefault="002459C5" w:rsidP="002459C5">
      <w:pPr>
        <w:rPr>
          <w:szCs w:val="24"/>
        </w:rPr>
      </w:pPr>
      <w:r w:rsidRPr="00455DB1">
        <w:rPr>
          <w:szCs w:val="24"/>
        </w:rPr>
        <w:t>Temperature screen, Pressure screen, Carbon dioxide indicator, Carbon monoxide identifier, Wind locator, and Humiture screen are a portion of different factors that are significant for vivacious and verdant plant development.</w:t>
      </w:r>
    </w:p>
    <w:p w:rsidR="002459C5" w:rsidRPr="00455DB1" w:rsidRDefault="002459C5" w:rsidP="002459C5">
      <w:pPr>
        <w:jc w:val="left"/>
        <w:rPr>
          <w:szCs w:val="24"/>
        </w:rPr>
      </w:pPr>
      <w:r>
        <w:rPr>
          <w:szCs w:val="24"/>
        </w:rPr>
        <w:fldChar w:fldCharType="begin" w:fldLock="1"/>
      </w:r>
      <w:r>
        <w:rPr>
          <w:szCs w:val="24"/>
        </w:rPr>
        <w:instrText>ADDIN CSL_CITATION {"citationItems":[{"id":"ITEM-1","itemData":{"DOI":"10.1088/1742-6596/1007/1/012021","ISSN":"17426596","abstract":"In the era of technological development today, the technology has become the need for the life of today's society. One is needed to create a smart home in turning on and off electronic devices via smartphone. So far in turning off and turning the home electronic device is done by pressing the switch or remote button, so in control of electronic device control less effective. The home smart design is done by simulation concept by testing system, network configuration, and wireless home gateway computer network equipment required by a smart home network on cisco packet tracer using Internet Thing (IoT) control. In testing the IoT home network wireless network gateway system, multiple electronic devices can be controlled and monitored via smartphone based on predefined configuration conditions. With the Smart Ho me can potentially increase energy efficiency, decrease energy usage costs, control electronics and change the role of residents.","author":[{"dropping-particle":"","family":"Sihombing","given":"Oloan","non-dropping-particle":"","parse-names":false,"suffix":""},{"dropping-particle":"","family":"Zendrato","given":"Niskarto","non-dropping-particle":"","parse-names":false,"suffix":""},{"dropping-particle":"","family":"Laia","given":"Yonata","non-dropping-particle":"","parse-names":false,"suffix":""},{"dropping-particle":"","family":"Nababan","given":"Marlince","non-dropping-particle":"","parse-names":false,"suffix":""},{"dropping-particle":"","family":"Sitanggang","given":"Delima","non-dropping-particle":"","parse-names":false,"suffix":""},{"dropping-particle":"","family":"Purba","given":"Windania","non-dropping-particle":"","parse-names":false,"suffix":""},{"dropping-particle":"","family":"Batubara","given":"Diarmansyah","non-dropping-particle":"","parse-names":false,"suffix":""},{"dropping-particle":"","family":"Aisyah","given":"Siti","non-dropping-particle":"","parse-names":false,"suffix":""},{"dropping-particle":"","family":"Indra","given":"Evta","non-dropping-particle":"","parse-names":false,"suffix":""},{"dropping-particle":"","family":"Siregar","given":"Saut","non-dropping-particle":"","parse-names":false,"suffix":""}],"container-title":"Journal of Physics: Conference Series","id":"ITEM-1","issue":"1","issued":{"date-parts":[["2018"]]},"title":"Smart home design for electronic devices monitoring based wireless gateway network using cisco packet tracer","type":"article-journal","volume":"1007"},"uris":["http://www.mendeley.com/documents/?uuid=da0b7efe-e1a3-480a-9990-81e69c9cb45a"]}],"mendeley":{"formattedCitation":"[9]","plainTextFormattedCitation":"[9]","previouslyFormattedCitation":"[9]"},"properties":{"noteIndex":0},"schema":"https://github.com/citation-style-language/schema/raw/master/csl-citation.json"}</w:instrText>
      </w:r>
      <w:r>
        <w:rPr>
          <w:szCs w:val="24"/>
        </w:rPr>
        <w:fldChar w:fldCharType="separate"/>
      </w:r>
      <w:r w:rsidRPr="006A75C9">
        <w:rPr>
          <w:noProof/>
          <w:szCs w:val="24"/>
        </w:rPr>
        <w:t>[9]</w:t>
      </w:r>
      <w:r>
        <w:rPr>
          <w:szCs w:val="24"/>
        </w:rPr>
        <w:fldChar w:fldCharType="end"/>
      </w:r>
      <w:r>
        <w:rPr>
          <w:szCs w:val="24"/>
        </w:rPr>
        <w:t xml:space="preserve"> </w:t>
      </w:r>
      <w:r w:rsidRPr="00455DB1">
        <w:rPr>
          <w:szCs w:val="24"/>
        </w:rPr>
        <w:t xml:space="preserve">The smart devices are connected to the home gateway and might be controlled and observed </w:t>
      </w:r>
      <w:r w:rsidRPr="00455DB1">
        <w:rPr>
          <w:szCs w:val="24"/>
        </w:rPr>
        <w:lastRenderedPageBreak/>
        <w:t>remotely through a tablet, PC, or cell phone. It additionally contains a creature movement recognizing alert. It works with the assistance of a microcontroller and cautions the proprietor at whatever point movement is identified close to the water system field.</w:t>
      </w:r>
    </w:p>
    <w:p w:rsidR="002459C5" w:rsidRPr="00455DB1" w:rsidRDefault="002459C5" w:rsidP="002459C5">
      <w:pPr>
        <w:jc w:val="left"/>
        <w:rPr>
          <w:szCs w:val="24"/>
        </w:rPr>
      </w:pPr>
      <w:r>
        <w:rPr>
          <w:szCs w:val="24"/>
        </w:rPr>
        <w:fldChar w:fldCharType="begin" w:fldLock="1"/>
      </w:r>
      <w:r>
        <w:rPr>
          <w:szCs w:val="24"/>
        </w:rPr>
        <w:instrText>ADDIN CSL_CITATION {"citationItems":[{"id":"ITEM-1","itemData":{"DOI":"10.1080/15536548.2014.974429","ISSN":"1553-6548","abstract":"Mobile devices are now a standard part of both personal and workplace information technology (IT) usage. However, they introduce a variety of security concerns that users are failing to address. This article examines and compares the security preparedness of 227 IT and non-IT college students about to enter the workforce and 83 predominately non-security-focused IT professionals. Results indicate that all groups put their data and connected networks at risk by failing to properly secure their personal mobile devices. Suggestions include organizational mobile device security policies and mobile device security awareness and training for both current and incoming employees.","author":[{"dropping-particle":"","family":"Harris","given":"Mark A.","non-dropping-particle":"","parse-names":false,"suffix":""},{"dropping-particle":"","family":"Furnell","given":"Steven","non-dropping-particle":"","parse-names":false,"suffix":""},{"dropping-particle":"","family":"Patten","given":"Karen","non-dropping-particle":"","parse-names":false,"suffix":""}],"container-title":"Journal of Information Privacy and Security","id":"ITEM-1","issue":"4","issued":{"date-parts":[["2014"]]},"page":"186-202","title":"Comparing the Mobile Device Security Behavior of College Students and Information Technology Professionals","type":"article-journal","volume":"10"},"uris":["http://www.mendeley.com/documents/?uuid=bec59d95-3fbe-48c3-adc0-330330a416fe"]}],"mendeley":{"formattedCitation":"[10]","plainTextFormattedCitation":"[10]","previouslyFormattedCitation":"[10]"},"properties":{"noteIndex":0},"schema":"https://github.com/citation-style-language/schema/raw/master/csl-citation.json"}</w:instrText>
      </w:r>
      <w:r>
        <w:rPr>
          <w:szCs w:val="24"/>
        </w:rPr>
        <w:fldChar w:fldCharType="separate"/>
      </w:r>
      <w:r w:rsidRPr="00EC2E13">
        <w:rPr>
          <w:noProof/>
          <w:szCs w:val="24"/>
        </w:rPr>
        <w:t>[10]</w:t>
      </w:r>
      <w:r>
        <w:rPr>
          <w:szCs w:val="24"/>
        </w:rPr>
        <w:fldChar w:fldCharType="end"/>
      </w:r>
      <w:r>
        <w:rPr>
          <w:szCs w:val="24"/>
        </w:rPr>
        <w:t xml:space="preserve"> </w:t>
      </w:r>
      <w:r w:rsidRPr="00455DB1">
        <w:rPr>
          <w:szCs w:val="24"/>
        </w:rPr>
        <w:t>The reenactment discoveries show that savvy devices are associated with the home gateway and can be controlled, checked, and mechanized somewhat founded on the requirements.</w:t>
      </w:r>
    </w:p>
    <w:p w:rsidR="002459C5" w:rsidRPr="00455DB1" w:rsidRDefault="002459C5" w:rsidP="002459C5">
      <w:pPr>
        <w:jc w:val="left"/>
        <w:rPr>
          <w:szCs w:val="24"/>
        </w:rPr>
      </w:pPr>
      <w:r w:rsidRPr="00455DB1">
        <w:rPr>
          <w:szCs w:val="24"/>
        </w:rPr>
        <w:t>Cisco Packet Tracer is a visual reenactment device that permits clients to make network geographies and recreates current PC organizations. It gives a virtual order line interface for reenacting switches and switches.</w:t>
      </w:r>
    </w:p>
    <w:p w:rsidR="002459C5" w:rsidRPr="00455DB1" w:rsidRDefault="002459C5" w:rsidP="002459C5">
      <w:pPr>
        <w:rPr>
          <w:szCs w:val="24"/>
        </w:rPr>
      </w:pPr>
      <w:r w:rsidRPr="00455DB1">
        <w:rPr>
          <w:szCs w:val="24"/>
        </w:rPr>
        <w:t xml:space="preserve">The remainder of the paper is laid out as follows: (I) the principal segment presents the Internet of Things (IoT) and its application to the Smart Irrigation System., (II) Contains the Literature Review of the projects, (III) contains the characteristics of the Smart irrigation system, (IV) it contains implementation and discussion, (V) concludes research work.  </w:t>
      </w:r>
    </w:p>
    <w:p w:rsidR="002459C5" w:rsidRPr="00455DB1" w:rsidRDefault="002459C5" w:rsidP="002459C5">
      <w:pPr>
        <w:spacing w:after="4"/>
        <w:jc w:val="left"/>
        <w:rPr>
          <w:szCs w:val="24"/>
        </w:rPr>
      </w:pPr>
      <w:r w:rsidRPr="00455DB1">
        <w:rPr>
          <w:szCs w:val="24"/>
        </w:rPr>
        <w:t xml:space="preserve"> </w:t>
      </w:r>
    </w:p>
    <w:p w:rsidR="002459C5" w:rsidRPr="00A16761" w:rsidRDefault="002459C5" w:rsidP="00A16761">
      <w:pPr>
        <w:pStyle w:val="Heading1"/>
        <w:numPr>
          <w:ilvl w:val="0"/>
          <w:numId w:val="4"/>
        </w:numPr>
        <w:rPr>
          <w:b/>
          <w:sz w:val="24"/>
        </w:rPr>
      </w:pPr>
      <w:r w:rsidRPr="00A16761">
        <w:rPr>
          <w:b/>
          <w:sz w:val="24"/>
        </w:rPr>
        <w:t xml:space="preserve">LITERATURE REVIEW </w:t>
      </w:r>
    </w:p>
    <w:p w:rsidR="002459C5" w:rsidRPr="00A16761" w:rsidRDefault="002459C5" w:rsidP="00A16761">
      <w:pPr>
        <w:pStyle w:val="Heading1"/>
        <w:ind w:firstLine="50"/>
        <w:rPr>
          <w:b/>
          <w:sz w:val="24"/>
          <w:szCs w:val="24"/>
        </w:rPr>
      </w:pPr>
    </w:p>
    <w:p w:rsidR="00A16761" w:rsidRDefault="002459C5" w:rsidP="00A16761">
      <w:pPr>
        <w:spacing w:after="160" w:line="259" w:lineRule="auto"/>
        <w:rPr>
          <w:szCs w:val="24"/>
        </w:rPr>
      </w:pPr>
      <w:r w:rsidRPr="00455DB1">
        <w:rPr>
          <w:szCs w:val="24"/>
        </w:rPr>
        <w:t>Utilizing the packet tracer demonstrating programming, a nursery observing framework in light of IoT is built.</w:t>
      </w:r>
      <w:r w:rsidRPr="00455DB1">
        <w:rPr>
          <w:szCs w:val="24"/>
        </w:rPr>
        <w:fldChar w:fldCharType="begin" w:fldLock="1"/>
      </w:r>
      <w:r>
        <w:rPr>
          <w:szCs w:val="24"/>
        </w:rPr>
        <w:instrText>ADDIN CSL_CITATION {"citationItems":[{"id":"ITEM-1","itemData":{"DOI":"10.1109/AICCSA.2017.85","ISBN":"9781538635810","ISSN":"21615330","abstract":"The Internet of Things (IoT) will connect not only computers and mobile devices, but it will also interconnect smart buildings, homes, and cities. The IoT take advantage of the latest communication technologies in order to provide optimal and reliable services to Smart Cities (SC). The backbone of SC are the Critical Infrastructures such as the city's water system. In SC, the water system benefits from the development of automation and communication technologies to create smart environments which are more efficient in the use of the available resources; we call it Smart Water System (SWS). In this paper we present a multilayer architecture to integrate the SWS to the IoT, making it available from everywhere at any time. However, with the introduction of IoT we will be experiencing grand challenges to secure and protect its advanced information services due to the significant increase of the attack surface, complexity, heterogeneity, and number of interconnected resources. We also introduce an IoT Framework for SWSs to build trustworthy and secure applications and services. The framework enables developers to consider security issues at all IoT layers and integrate security algorithms with the functions and services offered in each layer instead of considering security in an ad-hoc and after thought manner. We show how this framework can be used to develop highly secure and trustworthy SWS services and how to apply our Anomaly Behavior Analysis methodology to secure and protect these services against any type of attacks.","author":[{"dropping-particle":"","family":"Pacheco","given":"Jesus","non-dropping-particle":"","parse-names":false,"suffix":""},{"dropping-particle":"","family":"Ibarra","given":"Daniela","non-dropping-particle":"","parse-names":false,"suffix":""},{"dropping-particle":"","family":"Vijay","given":"Ashamsa","non-dropping-particle":"","parse-names":false,"suffix":""},{"dropping-particle":"","family":"Hariri","given":"Salim","non-dropping-particle":"","parse-names":false,"suffix":""}],"container-title":"Proceedings of IEEE/ACS International Conference on Computer Systems and Applications, AICCSA","id":"ITEM-1","issued":{"date-parts":[["2018"]]},"page":"1285-1292","title":"IoT security framework for smart water system","type":"article-journal","volume":"2017-Octob"},"uris":["http://www.mendeley.com/documents/?uuid=2a8b105b-d298-4471-8b06-3d55b6be09d7"]}],"mendeley":{"formattedCitation":"[11]","plainTextFormattedCitation":"[11]","previouslyFormattedCitation":"[11]"},"properties":{"noteIndex":0},"schema":"https://github.com/citation-style-language/schema/raw/master/csl-citation.json"}</w:instrText>
      </w:r>
      <w:r w:rsidRPr="00455DB1">
        <w:rPr>
          <w:szCs w:val="24"/>
        </w:rPr>
        <w:fldChar w:fldCharType="separate"/>
      </w:r>
      <w:r w:rsidRPr="00EC2E13">
        <w:rPr>
          <w:noProof/>
          <w:szCs w:val="24"/>
        </w:rPr>
        <w:t>[11]</w:t>
      </w:r>
      <w:r w:rsidRPr="00455DB1">
        <w:rPr>
          <w:szCs w:val="24"/>
        </w:rPr>
        <w:fldChar w:fldCharType="end"/>
      </w:r>
      <w:r w:rsidRPr="00455DB1">
        <w:rPr>
          <w:szCs w:val="24"/>
        </w:rPr>
        <w:t xml:space="preserve"> It utilizes measurable information from sensors as well as information put away in the cloud. A computerized framework for water system is created by dissecting the dampness level of the ground. This framework utilizes two microcontrollers, Raspberry pi and Arduino individually. </w:t>
      </w:r>
      <w:r w:rsidRPr="00455DB1">
        <w:rPr>
          <w:szCs w:val="24"/>
        </w:rPr>
        <w:fldChar w:fldCharType="begin" w:fldLock="1"/>
      </w:r>
      <w:r>
        <w:rPr>
          <w:szCs w:val="24"/>
        </w:rPr>
        <w:instrText>ADDIN CSL_CITATION {"citationItems":[{"id":"ITEM-1","itemData":{"DOI":"10.1109/ICCPCT.2015.7159459","ISBN":"9781479970759","abstract":"In order to ensure the safe supply of the drinking water the quality needs to be monitor in real time. In this paper we present a design and development of a low cost system for real time monitoring of the water quality in IOT(internet of things).the system consist of several sensors is used to measuring physical and chemical parameters of the water. The parameters such as temperature, PH, turbidity, conductivity, dissolved oxygen of the water can be measured. The measured values from the sensors can be processed by the core controller. The raspberry PI B+ model can be used as a core controller. Finally, the sensor data can be viewed on internet using cloud computing.","author":[{"dropping-particle":"","family":"Vijayakumar","given":"N.","non-dropping-particle":"","parse-names":false,"suffix":""},{"dropping-particle":"","family":"Ramya","given":"R.","non-dropping-particle":"","parse-names":false,"suffix":""}],"container-title":"IEEE International Conference on Circuit, Power and Computing Technologies, ICCPCT 2015","id":"ITEM-1","issued":{"date-parts":[["2015"]]},"title":"The real time monitoring of water quality in IoT environment","type":"article-journal"},"uris":["http://www.mendeley.com/documents/?uuid=aea74942-6736-4be9-8688-7413eff2793f"]}],"mendeley":{"formattedCitation":"[12]","plainTextFormattedCitation":"[12]","previouslyFormattedCitation":"[12]"},"properties":{"noteIndex":0},"schema":"https://github.com/citation-style-language/schema/raw/master/csl-citation.json"}</w:instrText>
      </w:r>
      <w:r w:rsidRPr="00455DB1">
        <w:rPr>
          <w:szCs w:val="24"/>
        </w:rPr>
        <w:fldChar w:fldCharType="separate"/>
      </w:r>
      <w:r w:rsidRPr="00EC2E13">
        <w:rPr>
          <w:noProof/>
          <w:szCs w:val="24"/>
        </w:rPr>
        <w:t>[12]</w:t>
      </w:r>
      <w:r w:rsidRPr="00455DB1">
        <w:rPr>
          <w:szCs w:val="24"/>
        </w:rPr>
        <w:fldChar w:fldCharType="end"/>
      </w:r>
      <w:r w:rsidRPr="00455DB1">
        <w:rPr>
          <w:szCs w:val="24"/>
        </w:rPr>
        <w:t xml:space="preserve"> The framework is a smart home framework that utilizes Cisco packet tracer and IoT innovation to robotize different dwelling tasks. The subject goes for the gold level checking and control of information for a farming observing framework that utilizes Raspberry Pi and cloud-based IoT devices to screen ongoing information from the yield field. </w:t>
      </w:r>
      <w:r w:rsidRPr="00455DB1">
        <w:rPr>
          <w:szCs w:val="24"/>
        </w:rPr>
        <w:fldChar w:fldCharType="begin" w:fldLock="1"/>
      </w:r>
      <w:r>
        <w:rPr>
          <w:szCs w:val="24"/>
        </w:rPr>
        <w:instrText>ADDIN CSL_CITATION {"citationItems":[{"id":"ITEM-1","itemData":{"author":[{"dropping-particle":"","family":"Almalki","given":"F. A","non-dropping-particle":"","parse-names":false,"suffix":""}],"id":"ITEM-1","issue":"4","issued":{"date-parts":[["2020"]]},"page":"56-67","title":"Implementation of 5G IoT based smart buildings using VLAN configuration via cisco packet tracer. International Journal of Electronics Communication and Computer Engineering","type":"article-journal","volume":"11"},"uris":["http://www.mendeley.com/documents/?uuid=4d7282c2-c468-424d-ab50-7c762023db6a"]}],"mendeley":{"formattedCitation":"[13]","plainTextFormattedCitation":"[13]","previouslyFormattedCitation":"[13]"},"properties":{"noteIndex":0},"schema":"https://github.com/citation-style-language/schema/raw/master/csl-citation.json"}</w:instrText>
      </w:r>
      <w:r w:rsidRPr="00455DB1">
        <w:rPr>
          <w:szCs w:val="24"/>
        </w:rPr>
        <w:fldChar w:fldCharType="separate"/>
      </w:r>
      <w:r w:rsidRPr="00EC2E13">
        <w:rPr>
          <w:noProof/>
          <w:szCs w:val="24"/>
        </w:rPr>
        <w:t>[13]</w:t>
      </w:r>
      <w:r w:rsidRPr="00455DB1">
        <w:rPr>
          <w:szCs w:val="24"/>
        </w:rPr>
        <w:fldChar w:fldCharType="end"/>
      </w:r>
      <w:r w:rsidRPr="00455DB1">
        <w:rPr>
          <w:szCs w:val="24"/>
        </w:rPr>
        <w:t xml:space="preserve"> The utilization of computerization frameworks in remote innovation enjoys different benefits that wired frameworks can't give, as expressed in this paper. Remote frameworks get a good deal on establishment since they require little equipment and require no wiring. Remote frameworks can be scaled and extended on a case by case basis. One more significant part in </w:t>
      </w:r>
      <w:r w:rsidRPr="00455DB1">
        <w:rPr>
          <w:szCs w:val="24"/>
        </w:rPr>
        <w:t xml:space="preserve">controlling devices from one side of the planet to the other is approaching the web. </w:t>
      </w:r>
      <w:r w:rsidRPr="00455DB1">
        <w:rPr>
          <w:szCs w:val="24"/>
        </w:rPr>
        <w:fldChar w:fldCharType="begin" w:fldLock="1"/>
      </w:r>
      <w:r>
        <w:rPr>
          <w:szCs w:val="24"/>
        </w:rPr>
        <w:instrText>ADDIN CSL_CITATION {"citationItems":[{"id":"ITEM-1","itemData":{"abstract":"Campus Network (CN) is a set of Virtual Local Area network (VLAN), which covers the entire university. It provide difference service such as connect user to internet, data sharing among user, accessing different web service for different functionalities. As Campus Network (CN) provides students, teachers, and different university member for different application, to sustain different activities in the university, so it need to design in advance. To sophisticate the campus network service, this paper proposed Smart Campus Network Design(SCND) by integrating internet of thing device with classically network device in campus network and each smart device for different application must be registered to IOE server and controlled by legitimate user. To design the proposed campus network design, I used cisco packet tracer simulator software.","author":[{"dropping-particle":"","family":"Shemsi","given":"Isa","non-dropping-particle":"","parse-names":false,"suffix":""}],"container-title":"International Journal of Innovative Science and Research Technology","id":"ITEM-1","issue":"11","issued":{"date-parts":[["2017"]]},"title":"Boosting Campus Network Design Using Cisco Packet Tracer","type":"article-journal","volume":"2"},"uris":["http://www.mendeley.com/documents/?uuid=0d5079bd-8214-46ba-a173-7e678dbc9d6b"]}],"mendeley":{"formattedCitation":"[14]","plainTextFormattedCitation":"[14]","previouslyFormattedCitation":"[14]"},"properties":{"noteIndex":0},"schema":"https://github.com/citation-style-language/schema/raw/master/csl-citation.json"}</w:instrText>
      </w:r>
      <w:r w:rsidRPr="00455DB1">
        <w:rPr>
          <w:szCs w:val="24"/>
        </w:rPr>
        <w:fldChar w:fldCharType="separate"/>
      </w:r>
      <w:r w:rsidRPr="00EC2E13">
        <w:rPr>
          <w:noProof/>
          <w:szCs w:val="24"/>
        </w:rPr>
        <w:t>[14]</w:t>
      </w:r>
      <w:r w:rsidRPr="00455DB1">
        <w:rPr>
          <w:szCs w:val="24"/>
        </w:rPr>
        <w:fldChar w:fldCharType="end"/>
      </w:r>
      <w:r w:rsidRPr="00455DB1">
        <w:rPr>
          <w:szCs w:val="24"/>
        </w:rPr>
        <w:t xml:space="preserve"> A Microcontroller (MCU-PT) and Home Gateway are utilized to control the sensors, as proposed in this work, which gives a programming climate to controlling devices associated with the home passage. </w:t>
      </w:r>
      <w:r>
        <w:rPr>
          <w:szCs w:val="24"/>
        </w:rPr>
        <w:t xml:space="preserve"> </w:t>
      </w:r>
    </w:p>
    <w:p w:rsidR="002459C5" w:rsidRPr="00A16761" w:rsidRDefault="002459C5" w:rsidP="00A16761">
      <w:pPr>
        <w:pStyle w:val="Heading1"/>
        <w:numPr>
          <w:ilvl w:val="0"/>
          <w:numId w:val="4"/>
        </w:numPr>
        <w:rPr>
          <w:rFonts w:eastAsiaTheme="minorHAnsi"/>
          <w:b/>
          <w:sz w:val="24"/>
        </w:rPr>
      </w:pPr>
      <w:r w:rsidRPr="00A16761">
        <w:rPr>
          <w:rFonts w:eastAsiaTheme="minorHAnsi"/>
          <w:b/>
          <w:sz w:val="24"/>
        </w:rPr>
        <w:t>FEATURES</w:t>
      </w:r>
    </w:p>
    <w:p w:rsidR="002459C5" w:rsidRPr="002459C5" w:rsidRDefault="002459C5" w:rsidP="002459C5">
      <w:pPr>
        <w:spacing w:after="160" w:line="259" w:lineRule="auto"/>
        <w:rPr>
          <w:szCs w:val="24"/>
        </w:rPr>
      </w:pPr>
      <w:r w:rsidRPr="002459C5">
        <w:rPr>
          <w:szCs w:val="24"/>
        </w:rPr>
        <w:t xml:space="preserve"> </w:t>
      </w:r>
    </w:p>
    <w:p w:rsidR="002459C5" w:rsidRPr="002459C5" w:rsidRDefault="002459C5" w:rsidP="002459C5">
      <w:pPr>
        <w:spacing w:after="160" w:line="259" w:lineRule="auto"/>
        <w:rPr>
          <w:szCs w:val="24"/>
        </w:rPr>
      </w:pPr>
      <w:r w:rsidRPr="002459C5">
        <w:rPr>
          <w:szCs w:val="24"/>
        </w:rPr>
        <w:t>Our model “Smart Irrigation system” has been completed on Cisco Packet Tracer (8.1.1) software.</w:t>
      </w:r>
      <w:r w:rsidRPr="002459C5">
        <w:rPr>
          <w:szCs w:val="24"/>
        </w:rPr>
        <w:fldChar w:fldCharType="begin" w:fldLock="1"/>
      </w:r>
      <w:r w:rsidRPr="002459C5">
        <w:rPr>
          <w:szCs w:val="24"/>
        </w:rPr>
        <w:instrText>ADDIN CSL_CITATION {"citationItems":[{"id":"ITEM-1","itemData":{"DOI":"10.9790/1813-0610026377","abstract":"A majority of companies depend on the proper functioning of their networks for communications, administration, automation, e-business solutions, etc. The Local Area Network (LAN) is the most basic and important computer network owned by individual companies and could be used for interconnection with wide area networks. A LAN permits effective cost sharing of high-value data processing equipment such as mass storage media, mainframe computers or minicomputers, and high-speed printers. Resource sharing is probably equally as important where a LAN serves as the access vehicle for an intranet or the Internet. In view of this, system managers need professional tools to help them with the design and maintenance of LANs. A simulation tool offers a way to predict the impact on the network of a hardware upgrade, a change in topology, an increase in traffic load or the use of a new application. So in this paper, a LAN network is designed using Cisco Packet Tracer. The paper describes how the tool can be used to develop a simulation model of the LAN for the College of Engineering of the University of Agriculture, Makurdi, Nigeria. The study provides an insight into various concepts such as topology design, IP address configuration and how to send information in form of packets in a single network and the use of Virtual Local Area Networks (VLANs) to separate the traffic generated by different departments.","author":[{"dropping-particle":"","family":"Tarkaa","given":"Nathaniel S","non-dropping-particle":"","parse-names":false,"suffix":""},{"dropping-particle":"","family":"Iannah","given":"Paul I","non-dropping-particle":"","parse-names":false,"suffix":""},{"dropping-particle":"","family":"Iber","given":"Isaac T","non-dropping-particle":"","parse-names":false,"suffix":""}],"container-title":"The International Journal of Engineering and Science","id":"ITEM-1","issued":{"date-parts":[["2017"]]},"page":"2319-1813","title":"Design and Simulation of Local Area Network Using Cisco Packet Tracer","type":"article-journal"},"uris":["http://www.mendeley.com/documents/?uuid=b8f536e7-6522-4058-ae26-bbad31765873"]}],"mendeley":{"formattedCitation":"[15]","plainTextFormattedCitation":"[15]","previouslyFormattedCitation":"[15]"},"properties":{"noteIndex":0},"schema":"https://github.com/citation-style-language/schema/raw/master/csl-citation.json"}</w:instrText>
      </w:r>
      <w:r w:rsidRPr="002459C5">
        <w:rPr>
          <w:szCs w:val="24"/>
        </w:rPr>
        <w:fldChar w:fldCharType="separate"/>
      </w:r>
      <w:r w:rsidRPr="002459C5">
        <w:rPr>
          <w:szCs w:val="24"/>
        </w:rPr>
        <w:t>[15]</w:t>
      </w:r>
      <w:r w:rsidRPr="002459C5">
        <w:rPr>
          <w:szCs w:val="24"/>
        </w:rPr>
        <w:fldChar w:fldCharType="end"/>
      </w:r>
      <w:r w:rsidRPr="002459C5">
        <w:rPr>
          <w:szCs w:val="24"/>
        </w:rPr>
        <w:t xml:space="preserve"> Cisco Packet Tracer is an innovative network simulator that is used in building different network with routers, switches, boards. It is used for making models. Smart Irrigation system design includes a mobile/tablet and home gateway is used to connect with different devices such as temperature monitor, garden sprinkler, water level monitor, and more sensors. Home gateway functions to connect all the smart devices, and mobile/tablet is used for communication with other smart devices.  </w:t>
      </w:r>
    </w:p>
    <w:p w:rsidR="002459C5" w:rsidRPr="002459C5" w:rsidRDefault="002459C5" w:rsidP="002459C5">
      <w:pPr>
        <w:spacing w:after="160" w:line="259" w:lineRule="auto"/>
        <w:rPr>
          <w:szCs w:val="24"/>
        </w:rPr>
      </w:pPr>
      <w:r w:rsidRPr="002459C5">
        <w:rPr>
          <w:noProof/>
          <w:szCs w:val="24"/>
        </w:rPr>
        <w:drawing>
          <wp:inline distT="0" distB="0" distL="0" distR="0" wp14:anchorId="6788F416" wp14:editId="0C08CFAE">
            <wp:extent cx="2984500" cy="2162175"/>
            <wp:effectExtent l="0" t="0" r="0" b="0"/>
            <wp:docPr id="11316" name="Picture 11316"/>
            <wp:cNvGraphicFramePr/>
            <a:graphic xmlns:a="http://schemas.openxmlformats.org/drawingml/2006/main">
              <a:graphicData uri="http://schemas.openxmlformats.org/drawingml/2006/picture">
                <pic:pic xmlns:pic="http://schemas.openxmlformats.org/drawingml/2006/picture">
                  <pic:nvPicPr>
                    <pic:cNvPr id="11316" name="Picture 11316"/>
                    <pic:cNvPicPr/>
                  </pic:nvPicPr>
                  <pic:blipFill>
                    <a:blip r:embed="rId9"/>
                    <a:stretch>
                      <a:fillRect/>
                    </a:stretch>
                  </pic:blipFill>
                  <pic:spPr>
                    <a:xfrm>
                      <a:off x="0" y="0"/>
                      <a:ext cx="2984500" cy="2162175"/>
                    </a:xfrm>
                    <a:prstGeom prst="rect">
                      <a:avLst/>
                    </a:prstGeom>
                  </pic:spPr>
                </pic:pic>
              </a:graphicData>
            </a:graphic>
          </wp:inline>
        </w:drawing>
      </w:r>
      <w:r w:rsidRPr="002459C5">
        <w:rPr>
          <w:i/>
          <w:szCs w:val="24"/>
        </w:rPr>
        <w:t xml:space="preserve"> </w:t>
      </w:r>
    </w:p>
    <w:p w:rsidR="002459C5" w:rsidRPr="002459C5" w:rsidRDefault="002459C5" w:rsidP="002459C5">
      <w:pPr>
        <w:spacing w:after="160" w:line="259" w:lineRule="auto"/>
        <w:rPr>
          <w:i/>
          <w:iCs/>
          <w:szCs w:val="24"/>
        </w:rPr>
      </w:pPr>
      <w:r w:rsidRPr="002459C5">
        <w:rPr>
          <w:i/>
          <w:iCs/>
          <w:szCs w:val="24"/>
        </w:rPr>
        <w:t xml:space="preserve">Figure </w:t>
      </w:r>
      <w:r w:rsidRPr="002459C5">
        <w:rPr>
          <w:i/>
          <w:iCs/>
          <w:szCs w:val="24"/>
        </w:rPr>
        <w:fldChar w:fldCharType="begin"/>
      </w:r>
      <w:r w:rsidRPr="002459C5">
        <w:rPr>
          <w:i/>
          <w:iCs/>
          <w:szCs w:val="24"/>
        </w:rPr>
        <w:instrText xml:space="preserve"> SEQ Figure \* ARABIC </w:instrText>
      </w:r>
      <w:r w:rsidRPr="002459C5">
        <w:rPr>
          <w:i/>
          <w:iCs/>
          <w:szCs w:val="24"/>
        </w:rPr>
        <w:fldChar w:fldCharType="separate"/>
      </w:r>
      <w:r w:rsidRPr="002459C5">
        <w:rPr>
          <w:i/>
          <w:iCs/>
          <w:szCs w:val="24"/>
        </w:rPr>
        <w:t>1</w:t>
      </w:r>
      <w:r w:rsidRPr="002459C5">
        <w:rPr>
          <w:szCs w:val="24"/>
        </w:rPr>
        <w:fldChar w:fldCharType="end"/>
      </w:r>
      <w:r w:rsidRPr="002459C5">
        <w:rPr>
          <w:i/>
          <w:iCs/>
          <w:szCs w:val="24"/>
        </w:rPr>
        <w:t>. Block Diagram of Smart Irrigation System</w:t>
      </w:r>
    </w:p>
    <w:p w:rsidR="00A16761" w:rsidRPr="002459C5" w:rsidRDefault="002459C5" w:rsidP="002459C5">
      <w:pPr>
        <w:spacing w:after="160" w:line="259" w:lineRule="auto"/>
        <w:rPr>
          <w:szCs w:val="24"/>
        </w:rPr>
      </w:pPr>
      <w:r w:rsidRPr="002459C5">
        <w:rPr>
          <w:szCs w:val="24"/>
        </w:rPr>
        <w:t xml:space="preserve">Fig 1 shows block diagram of the Smart Irrigation system, implemented using the Cisco Packet Tracer. The block diagram contains 10 different IoT systems, some of them are Automatic sprinkler system, humidity monitoring system, Temperature monitor, Pressure monitoring, Motion detector system, Humiture monitor, and many more. All of the above IoT systems are connected through gateway to the internet and it can be controlled </w:t>
      </w:r>
      <w:r w:rsidRPr="002459C5">
        <w:rPr>
          <w:szCs w:val="24"/>
        </w:rPr>
        <w:lastRenderedPageBreak/>
        <w:t xml:space="preserve">through mobile or tablet online with the establishment of connection in the device. </w:t>
      </w:r>
    </w:p>
    <w:p w:rsidR="002459C5" w:rsidRPr="002459C5" w:rsidRDefault="002459C5" w:rsidP="002459C5">
      <w:pPr>
        <w:spacing w:after="160" w:line="259" w:lineRule="auto"/>
        <w:rPr>
          <w:i/>
          <w:iCs/>
          <w:szCs w:val="24"/>
        </w:rPr>
      </w:pPr>
      <w:r w:rsidRPr="002459C5">
        <w:rPr>
          <w:i/>
          <w:iCs/>
          <w:szCs w:val="24"/>
        </w:rPr>
        <w:t xml:space="preserve">Table </w:t>
      </w:r>
      <w:r w:rsidRPr="002459C5">
        <w:rPr>
          <w:i/>
          <w:iCs/>
          <w:szCs w:val="24"/>
        </w:rPr>
        <w:fldChar w:fldCharType="begin"/>
      </w:r>
      <w:r w:rsidRPr="002459C5">
        <w:rPr>
          <w:i/>
          <w:iCs/>
          <w:szCs w:val="24"/>
        </w:rPr>
        <w:instrText xml:space="preserve"> SEQ Table \* ARABIC </w:instrText>
      </w:r>
      <w:r w:rsidRPr="002459C5">
        <w:rPr>
          <w:i/>
          <w:iCs/>
          <w:szCs w:val="24"/>
        </w:rPr>
        <w:fldChar w:fldCharType="separate"/>
      </w:r>
      <w:r w:rsidRPr="002459C5">
        <w:rPr>
          <w:i/>
          <w:iCs/>
          <w:szCs w:val="24"/>
        </w:rPr>
        <w:t>1</w:t>
      </w:r>
      <w:r w:rsidRPr="002459C5">
        <w:rPr>
          <w:szCs w:val="24"/>
        </w:rPr>
        <w:fldChar w:fldCharType="end"/>
      </w:r>
      <w:r w:rsidRPr="002459C5">
        <w:rPr>
          <w:i/>
          <w:iCs/>
          <w:szCs w:val="24"/>
        </w:rPr>
        <w:t>: Devices Used</w:t>
      </w:r>
    </w:p>
    <w:tbl>
      <w:tblPr>
        <w:tblW w:w="4981" w:type="dxa"/>
        <w:tblInd w:w="-108" w:type="dxa"/>
        <w:tblCellMar>
          <w:right w:w="115" w:type="dxa"/>
        </w:tblCellMar>
        <w:tblLook w:val="04A0" w:firstRow="1" w:lastRow="0" w:firstColumn="1" w:lastColumn="0" w:noHBand="0" w:noVBand="1"/>
      </w:tblPr>
      <w:tblGrid>
        <w:gridCol w:w="577"/>
        <w:gridCol w:w="1449"/>
        <w:gridCol w:w="2955"/>
      </w:tblGrid>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b/>
                <w:szCs w:val="24"/>
              </w:rPr>
            </w:pPr>
            <w:r w:rsidRPr="002459C5">
              <w:rPr>
                <w:b/>
                <w:szCs w:val="24"/>
              </w:rPr>
              <w:t>Sr.</w:t>
            </w:r>
          </w:p>
          <w:p w:rsidR="002459C5" w:rsidRPr="002459C5" w:rsidRDefault="002459C5" w:rsidP="002459C5">
            <w:pPr>
              <w:spacing w:after="160" w:line="259" w:lineRule="auto"/>
              <w:rPr>
                <w:b/>
                <w:szCs w:val="24"/>
              </w:rPr>
            </w:pPr>
            <w:r w:rsidRPr="002459C5">
              <w:rPr>
                <w:b/>
                <w:szCs w:val="24"/>
              </w:rPr>
              <w:t>No.</w:t>
            </w:r>
          </w:p>
        </w:tc>
        <w:tc>
          <w:tcPr>
            <w:tcW w:w="1157"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b/>
                <w:szCs w:val="24"/>
              </w:rPr>
              <w:t xml:space="preserve">Device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b/>
                <w:szCs w:val="24"/>
              </w:rPr>
              <w:t xml:space="preserve">Function </w:t>
            </w:r>
          </w:p>
        </w:tc>
      </w:tr>
      <w:tr w:rsidR="002459C5" w:rsidRPr="002459C5" w:rsidTr="00605DB9">
        <w:trPr>
          <w:trHeight w:val="418"/>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1</w:t>
            </w:r>
          </w:p>
        </w:tc>
        <w:tc>
          <w:tcPr>
            <w:tcW w:w="1157"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Server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 The home framework is associated with a cell network by means of a server.</w:t>
            </w:r>
          </w:p>
        </w:tc>
      </w:tr>
      <w:tr w:rsidR="002459C5" w:rsidRPr="002459C5" w:rsidTr="00605DB9">
        <w:trPr>
          <w:trHeight w:val="421"/>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2</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Cable Modem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Provide internet connection between devices. </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3</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Home gateway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The function of home gateway is to control smart devices via gateway port. </w:t>
            </w:r>
          </w:p>
        </w:tc>
      </w:tr>
      <w:tr w:rsidR="002459C5" w:rsidRPr="002459C5" w:rsidTr="00605DB9">
        <w:trPr>
          <w:trHeight w:val="418"/>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4</w:t>
            </w:r>
          </w:p>
        </w:tc>
        <w:tc>
          <w:tcPr>
            <w:tcW w:w="1157"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Switch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Different devices can communicate with each other through switch. </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5</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Lawn </w:t>
            </w:r>
          </w:p>
          <w:p w:rsidR="002459C5" w:rsidRPr="002459C5" w:rsidRDefault="002459C5" w:rsidP="002459C5">
            <w:pPr>
              <w:spacing w:after="160" w:line="259" w:lineRule="auto"/>
              <w:rPr>
                <w:szCs w:val="24"/>
              </w:rPr>
            </w:pPr>
            <w:r w:rsidRPr="002459C5">
              <w:rPr>
                <w:szCs w:val="24"/>
              </w:rPr>
              <w:t xml:space="preserve">Sprinkle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It is a sprinkler for Lawn/Garden. </w:t>
            </w:r>
          </w:p>
        </w:tc>
      </w:tr>
      <w:tr w:rsidR="002459C5" w:rsidRPr="002459C5" w:rsidTr="00605DB9">
        <w:trPr>
          <w:trHeight w:val="418"/>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6</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Water level monito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It is used for water level detection </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7</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Light indicator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It is used for system ‘on’ or ‘off’ indication. </w:t>
            </w:r>
          </w:p>
        </w:tc>
      </w:tr>
      <w:tr w:rsidR="002459C5" w:rsidRPr="002459C5" w:rsidTr="00605DB9">
        <w:trPr>
          <w:trHeight w:val="833"/>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8</w:t>
            </w:r>
          </w:p>
        </w:tc>
        <w:tc>
          <w:tcPr>
            <w:tcW w:w="1157"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Temperature monitor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The function of temperature monitor is to get the reading of the temperature and convert it into readable form. </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9</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Humidity monito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Function of this device is to displays humidity level.</w:t>
            </w:r>
          </w:p>
        </w:tc>
      </w:tr>
      <w:tr w:rsidR="002459C5" w:rsidRPr="002459C5" w:rsidTr="00605DB9">
        <w:trPr>
          <w:trHeight w:val="324"/>
        </w:trPr>
        <w:tc>
          <w:tcPr>
            <w:tcW w:w="530"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b/>
                <w:szCs w:val="24"/>
              </w:rPr>
            </w:pPr>
            <w:r w:rsidRPr="002459C5">
              <w:rPr>
                <w:b/>
                <w:szCs w:val="24"/>
              </w:rPr>
              <w:t>10</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Humidifier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It is used for increasing humidity.</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11</w:t>
            </w:r>
          </w:p>
        </w:tc>
        <w:tc>
          <w:tcPr>
            <w:tcW w:w="1157"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 xml:space="preserve">MCU board </w:t>
            </w:r>
          </w:p>
        </w:tc>
        <w:tc>
          <w:tcPr>
            <w:tcW w:w="3294"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Microcontroller board is used for interconnecting devices. </w:t>
            </w:r>
          </w:p>
        </w:tc>
      </w:tr>
      <w:tr w:rsidR="002459C5" w:rsidRPr="002459C5" w:rsidTr="00605DB9">
        <w:trPr>
          <w:trHeight w:val="626"/>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12</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Carbon monoxide detecto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It is used for detecting the level of carbon monoxide.</w:t>
            </w:r>
          </w:p>
        </w:tc>
      </w:tr>
      <w:tr w:rsidR="002459C5" w:rsidRPr="002459C5" w:rsidTr="00605DB9">
        <w:trPr>
          <w:trHeight w:val="624"/>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13</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Carbon dioxide detecto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It is used for detecting the level of carbon dioxide.</w:t>
            </w:r>
          </w:p>
        </w:tc>
      </w:tr>
      <w:tr w:rsidR="002459C5" w:rsidRPr="002459C5" w:rsidTr="00605DB9">
        <w:trPr>
          <w:trHeight w:val="420"/>
        </w:trPr>
        <w:tc>
          <w:tcPr>
            <w:tcW w:w="530"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b/>
                <w:szCs w:val="24"/>
              </w:rPr>
            </w:pPr>
            <w:r w:rsidRPr="002459C5">
              <w:rPr>
                <w:b/>
                <w:szCs w:val="24"/>
              </w:rPr>
              <w:t>14</w:t>
            </w:r>
          </w:p>
        </w:tc>
        <w:tc>
          <w:tcPr>
            <w:tcW w:w="1157" w:type="dxa"/>
            <w:tcBorders>
              <w:top w:val="single" w:sz="2" w:space="0" w:color="000000"/>
              <w:left w:val="single" w:sz="2" w:space="0" w:color="000000"/>
              <w:bottom w:val="single" w:sz="2" w:space="0" w:color="000000"/>
              <w:right w:val="single" w:sz="2" w:space="0" w:color="000000"/>
            </w:tcBorders>
          </w:tcPr>
          <w:p w:rsidR="002459C5" w:rsidRPr="002459C5" w:rsidRDefault="002459C5" w:rsidP="002459C5">
            <w:pPr>
              <w:spacing w:after="160" w:line="259" w:lineRule="auto"/>
              <w:rPr>
                <w:szCs w:val="24"/>
              </w:rPr>
            </w:pPr>
            <w:r w:rsidRPr="002459C5">
              <w:rPr>
                <w:szCs w:val="24"/>
              </w:rPr>
              <w:t xml:space="preserve">Wind </w:t>
            </w:r>
          </w:p>
          <w:p w:rsidR="002459C5" w:rsidRPr="002459C5" w:rsidRDefault="002459C5" w:rsidP="002459C5">
            <w:pPr>
              <w:spacing w:after="160" w:line="259" w:lineRule="auto"/>
              <w:rPr>
                <w:szCs w:val="24"/>
              </w:rPr>
            </w:pPr>
            <w:r w:rsidRPr="002459C5">
              <w:rPr>
                <w:szCs w:val="24"/>
              </w:rPr>
              <w:t xml:space="preserve">detector </w:t>
            </w:r>
          </w:p>
        </w:tc>
        <w:tc>
          <w:tcPr>
            <w:tcW w:w="3294" w:type="dxa"/>
            <w:tcBorders>
              <w:top w:val="single" w:sz="2" w:space="0" w:color="000000"/>
              <w:left w:val="single" w:sz="2" w:space="0" w:color="000000"/>
              <w:bottom w:val="single" w:sz="2" w:space="0" w:color="000000"/>
              <w:right w:val="single" w:sz="2" w:space="0" w:color="000000"/>
            </w:tcBorders>
            <w:vAlign w:val="center"/>
          </w:tcPr>
          <w:p w:rsidR="002459C5" w:rsidRPr="002459C5" w:rsidRDefault="002459C5" w:rsidP="002459C5">
            <w:pPr>
              <w:spacing w:after="160" w:line="259" w:lineRule="auto"/>
              <w:rPr>
                <w:szCs w:val="24"/>
              </w:rPr>
            </w:pPr>
            <w:r w:rsidRPr="002459C5">
              <w:rPr>
                <w:szCs w:val="24"/>
              </w:rPr>
              <w:t>It is used for detecting the wind in the surrounding.</w:t>
            </w:r>
          </w:p>
        </w:tc>
      </w:tr>
    </w:tbl>
    <w:p w:rsidR="002459C5" w:rsidRPr="00A16761" w:rsidRDefault="002459C5" w:rsidP="002459C5">
      <w:pPr>
        <w:spacing w:after="160" w:line="259" w:lineRule="auto"/>
        <w:rPr>
          <w:szCs w:val="24"/>
        </w:rPr>
      </w:pPr>
    </w:p>
    <w:p w:rsidR="002459C5" w:rsidRPr="002459C5" w:rsidRDefault="002459C5" w:rsidP="002459C5">
      <w:pPr>
        <w:spacing w:after="160" w:line="259" w:lineRule="auto"/>
        <w:rPr>
          <w:b/>
          <w:szCs w:val="24"/>
        </w:rPr>
      </w:pPr>
      <w:r w:rsidRPr="002459C5">
        <w:rPr>
          <w:b/>
          <w:szCs w:val="24"/>
        </w:rPr>
        <w:t xml:space="preserve">A. Home Gateway </w:t>
      </w:r>
    </w:p>
    <w:p w:rsidR="002459C5" w:rsidRPr="002459C5" w:rsidRDefault="002459C5" w:rsidP="002459C5">
      <w:pPr>
        <w:spacing w:after="160" w:line="259" w:lineRule="auto"/>
        <w:rPr>
          <w:szCs w:val="24"/>
        </w:rPr>
      </w:pPr>
      <w:r w:rsidRPr="002459C5">
        <w:rPr>
          <w:szCs w:val="24"/>
        </w:rPr>
        <w:fldChar w:fldCharType="begin" w:fldLock="1"/>
      </w:r>
      <w:r w:rsidRPr="002459C5">
        <w:rPr>
          <w:szCs w:val="24"/>
        </w:rPr>
        <w:instrText>ADDIN CSL_CITATION {"citationItems":[{"id":"ITEM-1","itemData":{"DOI":"10.32628/cseit206311","abstract":"This is an era of technology; we are surrounded with the technology. Now a dayâ€™s people become smarter they want to operate each and everythingâ€™s with his smart phone/laptop/pc without going anywhere, it happens due to IOT devices. Thatâ€™s why in this paper we have design a smart home with enhance security. In smart home we can operate the household things(fan, light, ac, any applications, door, windows, etc. )with the mobile. We design a IOT based smart and secure home model in latest released cisco packet tracer. Cisco packet is basically a simulator to teach the student about the network. But in newly released cisco packet tracer 7.2.1 it have more sensors, board, Programming languages, IOE devices. In this we can design, test, see the actual working of the network/model in real time. In testing the IoT home network wireless network gateway system, multiple electronic devices can be controlled and monitored via smartphone based on predefined configuration conditions. The smart and secure home is implemented using different types of IOE devices with enhanced security, house environment prospective and safety.","author":[{"dropping-particle":"","family":"Chaudhari","given":"Ravi Ray","non-dropping-particle":"","parse-names":false,"suffix":""},{"dropping-particle":"","family":"Joshi","given":"Krishna Kumar","non-dropping-particle":"","parse-names":false,"suffix":""},{"dropping-particle":"","family":"Joshi","given":"Neelam","non-dropping-particle":"","parse-names":false,"suffix":""},{"dropping-particle":"","family":"Kumar","given":"Manjit","non-dropping-particle":"","parse-names":false,"suffix":""}],"container-title":"International Journal of Scientific Research in Computer Science, Engineering and Information Technology","id":"ITEM-1","issued":{"date-parts":[["2020"]]},"page":"88-93","title":"Smart and secure home using IOT Simulations with Cisco Packet Tracer","type":"article-journal"},"uris":["http://www.mendeley.com/documents/?uuid=eb7284aa-118a-4bf3-93b9-1f3bdf00c18d"]}],"mendeley":{"formattedCitation":"[16]","plainTextFormattedCitation":"[16]","previouslyFormattedCitation":"[16]"},"properties":{"noteIndex":0},"schema":"https://github.com/citation-style-language/schema/raw/master/csl-citation.json"}</w:instrText>
      </w:r>
      <w:r w:rsidRPr="002459C5">
        <w:rPr>
          <w:szCs w:val="24"/>
        </w:rPr>
        <w:fldChar w:fldCharType="separate"/>
      </w:r>
      <w:r w:rsidRPr="002459C5">
        <w:rPr>
          <w:szCs w:val="24"/>
        </w:rPr>
        <w:t>[16]</w:t>
      </w:r>
      <w:r w:rsidRPr="002459C5">
        <w:rPr>
          <w:szCs w:val="24"/>
        </w:rPr>
        <w:fldChar w:fldCharType="end"/>
      </w:r>
      <w:r w:rsidRPr="002459C5">
        <w:rPr>
          <w:szCs w:val="24"/>
        </w:rPr>
        <w:t xml:space="preserve"> Registration server or a home gateway is expected to interface with the network. The devices can be turned here and there utilizing the elements of the home passage subsequent to interfacing the PC or tablet to the home gateway. The actual setup of the home passage is displayed in Figure 2.</w:t>
      </w:r>
    </w:p>
    <w:p w:rsidR="002459C5" w:rsidRPr="002459C5" w:rsidRDefault="002459C5" w:rsidP="002459C5">
      <w:pPr>
        <w:spacing w:after="160" w:line="259" w:lineRule="auto"/>
        <w:rPr>
          <w:szCs w:val="24"/>
        </w:rPr>
      </w:pPr>
      <w:r w:rsidRPr="002459C5">
        <w:rPr>
          <w:noProof/>
          <w:szCs w:val="24"/>
        </w:rPr>
        <w:drawing>
          <wp:inline distT="0" distB="0" distL="0" distR="0" wp14:anchorId="4913F7F7" wp14:editId="1E1C8996">
            <wp:extent cx="3042285" cy="2985770"/>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2285" cy="2985770"/>
                    </a:xfrm>
                    <a:prstGeom prst="rect">
                      <a:avLst/>
                    </a:prstGeom>
                  </pic:spPr>
                </pic:pic>
              </a:graphicData>
            </a:graphic>
          </wp:inline>
        </w:drawing>
      </w:r>
    </w:p>
    <w:p w:rsidR="002459C5" w:rsidRPr="002459C5" w:rsidRDefault="002459C5" w:rsidP="002459C5">
      <w:pPr>
        <w:spacing w:after="160" w:line="259" w:lineRule="auto"/>
        <w:rPr>
          <w:i/>
          <w:iCs/>
          <w:szCs w:val="24"/>
        </w:rPr>
      </w:pPr>
      <w:r w:rsidRPr="002459C5">
        <w:rPr>
          <w:i/>
          <w:iCs/>
          <w:szCs w:val="24"/>
        </w:rPr>
        <w:t>Figure 2     Physical configuration of home gateway</w:t>
      </w:r>
    </w:p>
    <w:p w:rsidR="002459C5" w:rsidRPr="002459C5" w:rsidRDefault="002459C5" w:rsidP="002459C5">
      <w:pPr>
        <w:spacing w:after="160" w:line="259" w:lineRule="auto"/>
        <w:rPr>
          <w:szCs w:val="24"/>
        </w:rPr>
      </w:pPr>
      <w:r w:rsidRPr="002459C5">
        <w:rPr>
          <w:szCs w:val="24"/>
        </w:rPr>
        <w:t>An IP address is an extraordinary number that can be utilized to recognize each host (PCs, switches, switches, etc) on an organization.</w:t>
      </w:r>
      <w:r w:rsidRPr="002459C5">
        <w:rPr>
          <w:szCs w:val="24"/>
        </w:rPr>
        <w:fldChar w:fldCharType="begin" w:fldLock="1"/>
      </w:r>
      <w:r w:rsidRPr="002459C5">
        <w:rPr>
          <w:szCs w:val="24"/>
        </w:rPr>
        <w:instrText>ADDIN CSL_CITATION {"citationItems":[{"id":"ITEM-1","itemData":{"ISSN":"2456-3307","abstract":"In the current scenario, it is necessary to ensure safety and security due to influence of modern technology. Especially places like Airport, schools, colleges, Home etc where security is high priority, needs an intelligent system which detect intrusion and objectionable objects with less human intervention. Hence, camera helps to capture passenger from remote view and sensors can be used to sense objectionable objects. Though body scanners and detectors are available but passenger has to undergo multiple steps of security checks which is time consuming. Hence, there is a need for an integrated device which can perform various security check at the same time and ensures to wired or wireless network enables faster data transmission through wired or wireless network. This kind of systems can also help security agent to monitor and control the security remotely resulting in human error free system. Also, when such system is integrated with smart phone can result in fast notification and alert system. This paper simulates smart surveillance system using Internet of Things (IoT) with smart phone based alert system.","author":[{"dropping-particle":"","family":"Deepa","given":"T P","non-dropping-particle":"","parse-names":false,"suffix":""}],"container-title":"International Journal of Scientific Research in Computer Science, Engineering and Information Technology © 2018 IJSRCSEIT","id":"ITEM-1","issue":"10","issued":{"date-parts":[["2018"]]},"page":"1288-1295","title":"Simulating Internet of Surveillance Using Packet Tracer","type":"article-journal","volume":"3"},"uris":["http://www.mendeley.com/documents/?uuid=58ed8a0e-9e8f-4296-b2d0-ca3ced242366"]}],"mendeley":{"formattedCitation":"[17]","plainTextFormattedCitation":"[17]","previouslyFormattedCitation":"[17]"},"properties":{"noteIndex":0},"schema":"https://github.com/citation-style-language/schema/raw/master/csl-citation.json"}</w:instrText>
      </w:r>
      <w:r w:rsidRPr="002459C5">
        <w:rPr>
          <w:szCs w:val="24"/>
        </w:rPr>
        <w:fldChar w:fldCharType="separate"/>
      </w:r>
      <w:r w:rsidRPr="002459C5">
        <w:rPr>
          <w:szCs w:val="24"/>
        </w:rPr>
        <w:t>[17]</w:t>
      </w:r>
      <w:r w:rsidRPr="002459C5">
        <w:rPr>
          <w:szCs w:val="24"/>
        </w:rPr>
        <w:fldChar w:fldCharType="end"/>
      </w:r>
      <w:r w:rsidRPr="002459C5">
        <w:rPr>
          <w:szCs w:val="24"/>
        </w:rPr>
        <w:t xml:space="preserve"> Whenever a host sends information to the IP address of a second getting host, it incorporates the originator's IP address, the objective's IP address, and extra information. While investigating network challenges, realizing the IP address of fundamental organization parts like switches, firewalls, and </w:t>
      </w:r>
      <w:r w:rsidRPr="002459C5">
        <w:rPr>
          <w:szCs w:val="24"/>
        </w:rPr>
        <w:lastRenderedPageBreak/>
        <w:t>servers can be useful. Ping or Trace Route are two devices that can assist with detaching issue spots. In Figure 3 we can see the LAN IP configuration.</w:t>
      </w:r>
    </w:p>
    <w:p w:rsidR="002459C5" w:rsidRPr="002459C5" w:rsidRDefault="002459C5" w:rsidP="002459C5">
      <w:pPr>
        <w:spacing w:after="160" w:line="259" w:lineRule="auto"/>
        <w:rPr>
          <w:szCs w:val="24"/>
        </w:rPr>
      </w:pPr>
    </w:p>
    <w:p w:rsidR="002459C5" w:rsidRPr="002459C5" w:rsidRDefault="002459C5" w:rsidP="002459C5">
      <w:pPr>
        <w:spacing w:after="160" w:line="259" w:lineRule="auto"/>
        <w:rPr>
          <w:szCs w:val="24"/>
        </w:rPr>
      </w:pPr>
      <w:r w:rsidRPr="002459C5">
        <w:rPr>
          <w:noProof/>
          <w:szCs w:val="24"/>
        </w:rPr>
        <w:drawing>
          <wp:inline distT="0" distB="0" distL="0" distR="0" wp14:anchorId="47D70493" wp14:editId="1ED76760">
            <wp:extent cx="3042285" cy="301625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2285" cy="3016250"/>
                    </a:xfrm>
                    <a:prstGeom prst="rect">
                      <a:avLst/>
                    </a:prstGeom>
                  </pic:spPr>
                </pic:pic>
              </a:graphicData>
            </a:graphic>
          </wp:inline>
        </w:drawing>
      </w:r>
    </w:p>
    <w:p w:rsidR="002459C5" w:rsidRPr="00A16761" w:rsidRDefault="002459C5" w:rsidP="002459C5">
      <w:pPr>
        <w:spacing w:after="160" w:line="259" w:lineRule="auto"/>
        <w:rPr>
          <w:i/>
          <w:iCs/>
          <w:szCs w:val="24"/>
        </w:rPr>
      </w:pPr>
      <w:r w:rsidRPr="002459C5">
        <w:rPr>
          <w:i/>
          <w:iCs/>
          <w:szCs w:val="24"/>
        </w:rPr>
        <w:t>Figure 3 Home Gateway IP Address</w:t>
      </w:r>
    </w:p>
    <w:p w:rsidR="002459C5" w:rsidRPr="002459C5" w:rsidRDefault="002459C5" w:rsidP="002459C5">
      <w:pPr>
        <w:spacing w:after="160" w:line="259" w:lineRule="auto"/>
        <w:rPr>
          <w:szCs w:val="24"/>
        </w:rPr>
      </w:pPr>
      <w:r w:rsidRPr="002459C5">
        <w:rPr>
          <w:szCs w:val="24"/>
        </w:rPr>
        <w:fldChar w:fldCharType="begin" w:fldLock="1"/>
      </w:r>
      <w:r w:rsidRPr="002459C5">
        <w:rPr>
          <w:szCs w:val="24"/>
        </w:rPr>
        <w:instrText>ADDIN CSL_CITATION {"citationItems":[{"id":"ITEM-1","itemData":{"DOI":"10.48009/2_iis_2020_123-134","abstract":"The Internet of Things (IoT) has been a fast-growing trend in computer networking as more and more physical and digital objects and devices in life and at work are connected. Education and training in computer networking and IoT should enable learners to reach both cognitive and hands-on outcomes. Software simulations may bring innovative and cost-effective benefits in technology education. This research shares pedagogical designs and instructional experience in teaching IoT topics with a software simulation approach using Cisco Packet Tracer in an undergraduate networking and data communication course at a U.S. university. This study presents empirical findings and observations on the teaching process and learning outcomes. The research paper concludes with discussions of the benefits and implications of the simulation approach used in the study.","author":[{"dropping-particle":"","family":"Wang","given":"Ping","non-dropping-particle":"","parse-names":false,"suffix":""}],"container-title":"Issues In Information Systems","id":"ITEM-1","issue":"2","issued":{"date-parts":[["2020"]]},"page":"123-134","title":"Teaching Internet of Things (Iot) Through Software Simulations With Packet Tracer","type":"article-journal","volume":"21"},"uris":["http://www.mendeley.com/documents/?uuid=ab07edc7-3e15-4390-8e6c-b00d1876cf50"]}],"mendeley":{"formattedCitation":"[18]","plainTextFormattedCitation":"[18]","previouslyFormattedCitation":"[18]"},"properties":{"noteIndex":0},"schema":"https://github.com/citation-style-language/schema/raw/master/csl-citation.json"}</w:instrText>
      </w:r>
      <w:r w:rsidRPr="002459C5">
        <w:rPr>
          <w:szCs w:val="24"/>
        </w:rPr>
        <w:fldChar w:fldCharType="separate"/>
      </w:r>
      <w:r w:rsidRPr="002459C5">
        <w:rPr>
          <w:szCs w:val="24"/>
        </w:rPr>
        <w:t>[18]</w:t>
      </w:r>
      <w:r w:rsidRPr="002459C5">
        <w:rPr>
          <w:szCs w:val="24"/>
        </w:rPr>
        <w:fldChar w:fldCharType="end"/>
      </w:r>
      <w:r w:rsidRPr="002459C5">
        <w:rPr>
          <w:szCs w:val="24"/>
        </w:rPr>
        <w:t xml:space="preserve"> The association between the home gateway and the devices is displayed in Figure 4. The means underneath ought to be followed to arrange and enlist savvy IoT devices with a home door. Select the devices, then pick remote connector from the organization connector choice rundown in the I/O config. Select config to affirm that the devices is associated with the right SSID through wifi. From that point forward, go to Config/Settings and pick the home passage as the IoT server enrollment devices. </w:t>
      </w:r>
    </w:p>
    <w:p w:rsidR="002459C5" w:rsidRPr="002459C5" w:rsidRDefault="002459C5" w:rsidP="002459C5">
      <w:pPr>
        <w:spacing w:after="160" w:line="259" w:lineRule="auto"/>
        <w:rPr>
          <w:szCs w:val="24"/>
        </w:rPr>
      </w:pPr>
      <w:r w:rsidRPr="002459C5">
        <w:rPr>
          <w:noProof/>
          <w:szCs w:val="24"/>
        </w:rPr>
        <w:drawing>
          <wp:inline distT="0" distB="0" distL="0" distR="0" wp14:anchorId="48A59DE6" wp14:editId="14A75A19">
            <wp:extent cx="3042285" cy="1611630"/>
            <wp:effectExtent l="0" t="0" r="571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2285" cy="1611630"/>
                    </a:xfrm>
                    <a:prstGeom prst="rect">
                      <a:avLst/>
                    </a:prstGeom>
                  </pic:spPr>
                </pic:pic>
              </a:graphicData>
            </a:graphic>
          </wp:inline>
        </w:drawing>
      </w:r>
    </w:p>
    <w:p w:rsidR="002459C5" w:rsidRPr="002459C5" w:rsidRDefault="002459C5" w:rsidP="002459C5">
      <w:pPr>
        <w:spacing w:after="160" w:line="259" w:lineRule="auto"/>
        <w:rPr>
          <w:i/>
          <w:iCs/>
          <w:szCs w:val="24"/>
        </w:rPr>
      </w:pPr>
      <w:r w:rsidRPr="002459C5">
        <w:rPr>
          <w:i/>
          <w:iCs/>
          <w:szCs w:val="24"/>
        </w:rPr>
        <w:t xml:space="preserve">Figure 4 Device connection with home gateway </w:t>
      </w:r>
    </w:p>
    <w:p w:rsidR="00732A1F" w:rsidRDefault="00732A1F" w:rsidP="002459C5">
      <w:pPr>
        <w:spacing w:after="160" w:line="259" w:lineRule="auto"/>
        <w:rPr>
          <w:b/>
          <w:i/>
          <w:szCs w:val="24"/>
        </w:rPr>
      </w:pPr>
    </w:p>
    <w:p w:rsidR="002459C5" w:rsidRPr="002459C5" w:rsidRDefault="002459C5" w:rsidP="002459C5">
      <w:pPr>
        <w:spacing w:after="160" w:line="259" w:lineRule="auto"/>
        <w:rPr>
          <w:b/>
          <w:i/>
          <w:szCs w:val="24"/>
        </w:rPr>
      </w:pPr>
      <w:r w:rsidRPr="002459C5">
        <w:rPr>
          <w:b/>
          <w:i/>
          <w:szCs w:val="24"/>
        </w:rPr>
        <w:t>B. Automatic Sprinkler System</w:t>
      </w:r>
    </w:p>
    <w:p w:rsidR="002459C5" w:rsidRPr="002459C5" w:rsidRDefault="002459C5" w:rsidP="002459C5">
      <w:pPr>
        <w:spacing w:after="160" w:line="259" w:lineRule="auto"/>
        <w:rPr>
          <w:szCs w:val="24"/>
        </w:rPr>
      </w:pPr>
      <w:r w:rsidRPr="002459C5">
        <w:rPr>
          <w:szCs w:val="24"/>
        </w:rPr>
        <w:fldChar w:fldCharType="begin" w:fldLock="1"/>
      </w:r>
      <w:r w:rsidRPr="002459C5">
        <w:rPr>
          <w:szCs w:val="24"/>
        </w:rPr>
        <w:instrText>ADDIN CSL_CITATION {"citationItems":[{"id":"ITEM-1","itemData":{"DOI":"10.1186/2193-0414-2-6","ISSN":"2193-0414","abstract":"A lack of information on the effectiveness of fire safety systems, including sprinklers, has been noted as being a limiting factor in the development of performance-based fire safety design. Of the fire safety systems available, sprinkler operation has been studied most extensively. This paper reviews the information currently available on sprinkler effectiveness in fires. Two approaches are generally taken for estimating sprinkler effectiveness: component-based approaches using a fault tree or similar method and system-based approaches using fire incident data where sprinklers were present. In this paper, sprinkler system component data and effectiveness estimates from system-based studies have been compiled and tabulated, with a comparison of the merits of the two approaches. Recommendations for using the data for design purposes are made, including considerations for uncertainty and using a hybrid system/component approach for specific sprinkler system comparisons. These recommendations provide input on the reliability of systems in the development of performance-based fire safety design methods.","author":[{"dropping-particle":"","family":"Frank","given":"Kevin","non-dropping-particle":"","parse-names":false,"suffix":""},{"dropping-particle":"","family":"Gravestock","given":"Neil","non-dropping-particle":"","parse-names":false,"suffix":""},{"dropping-particle":"","family":"Spearpoint","given":"Michael","non-dropping-particle":"","parse-names":false,"suffix":""},{"dropping-particle":"","family":"Fleischmann","given":"Charles","non-dropping-particle":"","parse-names":false,"suffix":""}],"container-title":"Fire Science Reviews","id":"ITEM-1","issue":"1","issued":{"date-parts":[["2013"]]},"page":"6","title":"A review of sprinkler system effectiveness studies","type":"article-journal","volume":"2"},"uris":["http://www.mendeley.com/documents/?uuid=40eea7e4-adac-441c-a07b-1e6f11c6dc0c"]}],"mendeley":{"formattedCitation":"[19]","plainTextFormattedCitation":"[19]","previouslyFormattedCitation":"[19]"},"properties":{"noteIndex":0},"schema":"https://github.com/citation-style-language/schema/raw/master/csl-citation.json"}</w:instrText>
      </w:r>
      <w:r w:rsidRPr="002459C5">
        <w:rPr>
          <w:szCs w:val="24"/>
        </w:rPr>
        <w:fldChar w:fldCharType="separate"/>
      </w:r>
      <w:r w:rsidRPr="002459C5">
        <w:rPr>
          <w:szCs w:val="24"/>
        </w:rPr>
        <w:t>[19]</w:t>
      </w:r>
      <w:r w:rsidRPr="002459C5">
        <w:rPr>
          <w:szCs w:val="24"/>
        </w:rPr>
        <w:fldChar w:fldCharType="end"/>
      </w:r>
      <w:r w:rsidRPr="002459C5">
        <w:rPr>
          <w:szCs w:val="24"/>
        </w:rPr>
        <w:t xml:space="preserve"> A lawn sprinkler, water level screen, wind detector, and light marker make up the programmed sprinkler framework. The water level screen is utilized to recognize the presence of water. The water level screen's boundaries can be tweaked to address the client's issues. At the point when the water level arrives at the base required level, the yard sprinkler is switched off and the water channel is turned on naturally. Additionally, on the off chance that the water level is underneath the expected level, it actuates the sprinkler. </w:t>
      </w:r>
      <w:r w:rsidRPr="002459C5">
        <w:rPr>
          <w:szCs w:val="24"/>
        </w:rPr>
        <w:fldChar w:fldCharType="begin" w:fldLock="1"/>
      </w:r>
      <w:r w:rsidRPr="002459C5">
        <w:rPr>
          <w:szCs w:val="24"/>
        </w:rPr>
        <w:instrText>ADDIN CSL_CITATION {"citationItems":[{"id":"ITEM-1","itemData":{"PMID":"10241458","abstract":"The primary function of the sprinkler system is to deliver water automatically to a fire. In addition, the system can serve as a fire alarm. This is done by installing water-flow alarms in each main riser pipe. When a fire occurs and the first sprinkler head opens, the water rushing through the pipe sets of an alarm that alerts the fire-fighters. Dependable sprinkler protection requires a systematic maintenance and inspection program, which includes periodic inspection of water supply valves, water supply tests, physical inspection of system piping for obstructions to distribution lines, and similar considerations. The article discusses types of sprinkler systems, causes of failure, safety regulations, storage of materials and special systems. Refs.","author":[{"dropping-particle":"","family":"Anon","given":"","non-dropping-particle":"","parse-names":false,"suffix":""}],"container-title":"Natl Saf News","id":"ITEM-1","issue":"6","issued":{"date-parts":[["1978"]]},"page":"49-56","title":"Sprinkler Systems.","type":"article-journal","volume":"117"},"uris":["http://www.mendeley.com/documents/?uuid=b8ae2e92-d6a1-44c5-a469-291804da91ab"]}],"mendeley":{"formattedCitation":"[20]","plainTextFormattedCitation":"[20]","previouslyFormattedCitation":"[20]"},"properties":{"noteIndex":0},"schema":"https://github.com/citation-style-language/schema/raw/master/csl-citation.json"}</w:instrText>
      </w:r>
      <w:r w:rsidRPr="002459C5">
        <w:rPr>
          <w:szCs w:val="24"/>
        </w:rPr>
        <w:fldChar w:fldCharType="separate"/>
      </w:r>
      <w:r w:rsidRPr="002459C5">
        <w:rPr>
          <w:szCs w:val="24"/>
        </w:rPr>
        <w:t>[20]</w:t>
      </w:r>
      <w:r w:rsidRPr="002459C5">
        <w:rPr>
          <w:szCs w:val="24"/>
        </w:rPr>
        <w:fldChar w:fldCharType="end"/>
      </w:r>
      <w:r w:rsidRPr="002459C5">
        <w:rPr>
          <w:szCs w:val="24"/>
        </w:rPr>
        <w:t xml:space="preserve"> Whenever the water system framework is turned on, a light will enlighten to caution the clients. This component of a programmed yard sprinkler framework dodges the downsides of manual water system framework observing. Lawn sprinkler and other devices can also be controlled manually. </w:t>
      </w:r>
    </w:p>
    <w:p w:rsidR="002459C5" w:rsidRPr="002459C5" w:rsidRDefault="002459C5" w:rsidP="002459C5">
      <w:pPr>
        <w:spacing w:after="160" w:line="259" w:lineRule="auto"/>
        <w:rPr>
          <w:szCs w:val="24"/>
        </w:rPr>
      </w:pPr>
      <w:r w:rsidRPr="002459C5">
        <w:rPr>
          <w:noProof/>
          <w:szCs w:val="24"/>
        </w:rPr>
        <w:drawing>
          <wp:inline distT="0" distB="0" distL="0" distR="0" wp14:anchorId="733826E1" wp14:editId="4C386F9D">
            <wp:extent cx="3042285" cy="3042285"/>
            <wp:effectExtent l="0" t="0" r="571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2285" cy="3042285"/>
                    </a:xfrm>
                    <a:prstGeom prst="rect">
                      <a:avLst/>
                    </a:prstGeom>
                  </pic:spPr>
                </pic:pic>
              </a:graphicData>
            </a:graphic>
          </wp:inline>
        </w:drawing>
      </w:r>
    </w:p>
    <w:p w:rsidR="002459C5" w:rsidRPr="002459C5" w:rsidRDefault="002459C5" w:rsidP="002459C5">
      <w:pPr>
        <w:spacing w:after="160" w:line="259" w:lineRule="auto"/>
        <w:rPr>
          <w:i/>
          <w:iCs/>
          <w:szCs w:val="24"/>
        </w:rPr>
      </w:pPr>
      <w:r w:rsidRPr="002459C5">
        <w:rPr>
          <w:i/>
          <w:iCs/>
          <w:szCs w:val="24"/>
        </w:rPr>
        <w:t xml:space="preserve">Figure 5 Lawn Sprinkler System </w:t>
      </w:r>
    </w:p>
    <w:p w:rsidR="002459C5" w:rsidRPr="002459C5" w:rsidRDefault="002459C5" w:rsidP="002459C5">
      <w:pPr>
        <w:spacing w:after="160" w:line="259" w:lineRule="auto"/>
        <w:rPr>
          <w:b/>
          <w:i/>
          <w:iCs/>
          <w:szCs w:val="24"/>
        </w:rPr>
      </w:pPr>
      <w:r w:rsidRPr="002459C5">
        <w:rPr>
          <w:b/>
          <w:i/>
          <w:iCs/>
          <w:szCs w:val="24"/>
        </w:rPr>
        <w:t>C. Humidity Monitor System</w:t>
      </w:r>
    </w:p>
    <w:p w:rsidR="002459C5" w:rsidRPr="002459C5" w:rsidRDefault="002459C5" w:rsidP="002459C5">
      <w:pPr>
        <w:spacing w:after="160" w:line="259" w:lineRule="auto"/>
        <w:rPr>
          <w:szCs w:val="24"/>
        </w:rPr>
      </w:pPr>
      <w:r w:rsidRPr="002459C5">
        <w:rPr>
          <w:szCs w:val="24"/>
        </w:rPr>
        <w:fldChar w:fldCharType="begin" w:fldLock="1"/>
      </w:r>
      <w:r w:rsidRPr="002459C5">
        <w:rPr>
          <w:szCs w:val="24"/>
        </w:rPr>
        <w:instrText>ADDIN CSL_CITATION {"citationItems":[{"id":"ITEM-1","itemData":{"DOI":"10.1109/CECNet.2012.6201725","ISBN":"9781457714153","abstract":"The traditional cable data transmission is high cost and big interference. instead, the wireless data transmission has advantages like: low cost, better applicability and lower interference. So, a kind of handheld wireless temperature and humidity control system based on the msp430 microcontroller, CC1101 wireless transceiver module and DHT11 temperature and humidity sensor is designed. This system not only can receive data by hand-held device, but also can connect to computer with RS232 line. In this paper, software and hardware design ideas have been givn. The practice usage indicates that the system is stable, power consumption is small, and can be used in various occasions where the temperature and humidity data is needed. © 2012 IEEE.","author":[{"dropping-particle":"","family":"Zhou","given":"Yang","non-dropping-particle":"","parse-names":false,"suffix":""},{"dropping-particle":"","family":"Zhou","given":"Qiaodi","non-dropping-particle":"","parse-names":false,"suffix":""},{"dropping-particle":"","family":"Kong","given":"Qingpeng","non-dropping-particle":"","parse-names":false,"suffix":""},{"dropping-particle":"","family":"Cai","given":"Wenyu","non-dropping-particle":"","parse-names":false,"suffix":""}],"container-title":"2012 2nd International Conference on Consumer Electronics, Communications and Networks, CECNet 2012 - Proceedings","id":"ITEM-1","issued":{"date-parts":[["2012"]]},"page":"2246-2250","title":"Wireless temperature &amp; humidity monitor and control system","type":"article-journal"},"uris":["http://www.mendeley.com/documents/?uuid=ca09cb73-041f-46b2-8145-fc240661bb94"]}],"mendeley":{"formattedCitation":"[21]","plainTextFormattedCitation":"[21]","previouslyFormattedCitation":"[21]"},"properties":{"noteIndex":0},"schema":"https://github.com/citation-style-language/schema/raw/master/csl-citation.json"}</w:instrText>
      </w:r>
      <w:r w:rsidRPr="002459C5">
        <w:rPr>
          <w:szCs w:val="24"/>
        </w:rPr>
        <w:fldChar w:fldCharType="separate"/>
      </w:r>
      <w:r w:rsidRPr="002459C5">
        <w:rPr>
          <w:szCs w:val="24"/>
        </w:rPr>
        <w:t>[21]</w:t>
      </w:r>
      <w:r w:rsidRPr="002459C5">
        <w:rPr>
          <w:szCs w:val="24"/>
        </w:rPr>
        <w:fldChar w:fldCharType="end"/>
      </w:r>
      <w:r w:rsidRPr="002459C5">
        <w:rPr>
          <w:szCs w:val="24"/>
        </w:rPr>
        <w:t xml:space="preserve"> The significance of </w:t>
      </w:r>
      <w:r w:rsidR="00732A1F">
        <w:rPr>
          <w:szCs w:val="24"/>
        </w:rPr>
        <w:t>humidity monitoring</w:t>
      </w:r>
      <w:r w:rsidRPr="002459C5">
        <w:rPr>
          <w:szCs w:val="24"/>
        </w:rPr>
        <w:t xml:space="preserve"> checking in water system couldn't possibly be more significant. Savvy dampness observing can work on the chances of good yield and productive water system. Figure 6 portrays the Humidity Monitoring System, one of the highlights of a brilliant water system framework. A dampness sensor is utilized in this framework. Stickiness sensors recognize how </w:t>
      </w:r>
      <w:r w:rsidRPr="002459C5">
        <w:rPr>
          <w:szCs w:val="24"/>
        </w:rPr>
        <w:lastRenderedPageBreak/>
        <w:t xml:space="preserve">much dampness in the air.   </w:t>
      </w:r>
      <w:r w:rsidRPr="002459C5">
        <w:rPr>
          <w:szCs w:val="24"/>
        </w:rPr>
        <w:fldChar w:fldCharType="begin" w:fldLock="1"/>
      </w:r>
      <w:r w:rsidRPr="002459C5">
        <w:rPr>
          <w:szCs w:val="24"/>
        </w:rPr>
        <w:instrText>ADDIN CSL_CITATION {"citationItems":[{"id":"ITEM-1","itemData":{"DOI":"10.9790/1676-1302034146","ISBN":"1676130203414","author":[{"dropping-particle":"","family":"Islam","given":"Jahedul","non-dropping-particle":"","parse-names":false,"suffix":""},{"dropping-particle":"","family":"Habiba","given":"Umme","non-dropping-particle":"","parse-names":false,"suffix":""},{"dropping-particle":"","family":"Kabir","given":"Humayun","non-dropping-particle":"","parse-names":false,"suffix":""},{"dropping-particle":"","family":"Martuza","given":"Kazi Golam","non-dropping-particle":"","parse-names":false,"suffix":""},{"dropping-particle":"","family":"Akter","given":"Fahmida","non-dropping-particle":"","parse-names":false,"suffix":""},{"dropping-particle":"","family":"Hafiz","given":"Farhana","non-dropping-particle":"","parse-names":false,"suffix":""},{"dropping-particle":"","family":"Abu","given":"Mohammod","non-dropping-particle":"","parse-names":false,"suffix":""},{"dropping-particle":"","family":"Haque","given":"Sayid","non-dropping-particle":"","parse-names":false,"suffix":""},{"dropping-particle":"","family":"Hoq","given":"Mahbubul","non-dropping-particle":"","parse-names":false,"suffix":""},{"dropping-particle":"","family":"Chowdhury","given":"Abdul Mannan","non-dropping-particle":"","parse-names":false,"suffix":""}],"container-title":"IOSR Journal of Electrical and Electronics Engineering","id":"ITEM-1","issue":"2","issued":{"date-parts":[["2018"]]},"page":"41-46","title":"Design and Development of Microcontroller Based Wireless Humidity Monitor","type":"article-journal","volume":"13"},"uris":["http://www.mendeley.com/documents/?uuid=5c881043-3496-4710-a62e-f3b45904406e"]}],"mendeley":{"formattedCitation":"[22]","plainTextFormattedCitation":"[22]","previouslyFormattedCitation":"[22]"},"properties":{"noteIndex":0},"schema":"https://github.com/citation-style-language/schema/raw/master/csl-citation.json"}</w:instrText>
      </w:r>
      <w:r w:rsidRPr="002459C5">
        <w:rPr>
          <w:szCs w:val="24"/>
        </w:rPr>
        <w:fldChar w:fldCharType="separate"/>
      </w:r>
      <w:r w:rsidRPr="002459C5">
        <w:rPr>
          <w:szCs w:val="24"/>
        </w:rPr>
        <w:t>[22]</w:t>
      </w:r>
      <w:r w:rsidRPr="002459C5">
        <w:rPr>
          <w:szCs w:val="24"/>
        </w:rPr>
        <w:fldChar w:fldCharType="end"/>
      </w:r>
      <w:r w:rsidRPr="002459C5">
        <w:rPr>
          <w:szCs w:val="24"/>
        </w:rPr>
        <w:t xml:space="preserve"> The home passage has this sensor enrolled. The upsides of the mugginess sensor can be gotten to on the Tablet after the organization arrangements have been finished. A humidifier is likewise used to make it more advantageous. </w:t>
      </w:r>
    </w:p>
    <w:p w:rsidR="002459C5" w:rsidRPr="002459C5" w:rsidRDefault="002459C5" w:rsidP="002459C5">
      <w:pPr>
        <w:spacing w:after="160" w:line="259" w:lineRule="auto"/>
        <w:rPr>
          <w:szCs w:val="24"/>
        </w:rPr>
      </w:pPr>
      <w:r w:rsidRPr="002459C5">
        <w:rPr>
          <w:noProof/>
          <w:szCs w:val="24"/>
        </w:rPr>
        <w:drawing>
          <wp:inline distT="0" distB="0" distL="0" distR="0" wp14:anchorId="2C1EA6D7" wp14:editId="2EF3408D">
            <wp:extent cx="3042285" cy="2564765"/>
            <wp:effectExtent l="0" t="0" r="571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42285" cy="2564765"/>
                    </a:xfrm>
                    <a:prstGeom prst="rect">
                      <a:avLst/>
                    </a:prstGeom>
                  </pic:spPr>
                </pic:pic>
              </a:graphicData>
            </a:graphic>
          </wp:inline>
        </w:drawing>
      </w:r>
    </w:p>
    <w:p w:rsidR="002459C5" w:rsidRPr="002459C5" w:rsidRDefault="002459C5" w:rsidP="002459C5">
      <w:pPr>
        <w:spacing w:after="160" w:line="259" w:lineRule="auto"/>
        <w:rPr>
          <w:i/>
          <w:iCs/>
          <w:szCs w:val="24"/>
        </w:rPr>
      </w:pPr>
      <w:r w:rsidRPr="002459C5">
        <w:rPr>
          <w:i/>
          <w:iCs/>
          <w:szCs w:val="24"/>
        </w:rPr>
        <w:t>Figure 6 Humidity Monitor System</w:t>
      </w:r>
    </w:p>
    <w:p w:rsidR="002459C5" w:rsidRPr="002459C5" w:rsidRDefault="002459C5" w:rsidP="002459C5">
      <w:pPr>
        <w:spacing w:after="160" w:line="259" w:lineRule="auto"/>
        <w:rPr>
          <w:szCs w:val="24"/>
        </w:rPr>
      </w:pPr>
    </w:p>
    <w:p w:rsidR="002459C5" w:rsidRPr="002459C5" w:rsidRDefault="002459C5" w:rsidP="002459C5">
      <w:pPr>
        <w:spacing w:after="160" w:line="259" w:lineRule="auto"/>
        <w:rPr>
          <w:szCs w:val="24"/>
        </w:rPr>
      </w:pPr>
      <w:r w:rsidRPr="002459C5">
        <w:rPr>
          <w:szCs w:val="24"/>
        </w:rPr>
        <w:fldChar w:fldCharType="begin" w:fldLock="1"/>
      </w:r>
      <w:r w:rsidRPr="002459C5">
        <w:rPr>
          <w:szCs w:val="24"/>
        </w:rPr>
        <w:instrText>ADDIN CSL_CITATION {"citationItems":[{"id":"ITEM-1","itemData":{"DOI":"10.1109/ICACCS48705.2020.9074220","ISBN":"9781728151977","abstract":"Being very founded on farming the economy requests for imaginative and solid techniques for water system. By utilizing the most supportable sun powered vitality the deficiencies of non-inexhaustible assets in water system can be amended. This paper displays the possibility of programmed water system strategy with solar as the primary vitality hotspot for power. The errand of programmed water system is done through help of soil dampness sensors. To make the procedure further developed moisture and temperature sensors are used additionally. The proposed plan has the component of GSM which makes this framework remote. The water substance is always noted and when the dampness level of soil levels to low values, the framework will sends a sign to engines requesting it to start. The engines would stop by itself once the soil achieves its greatest upper limit esteem that is chosen by client. Each time the engine turns over or stops naturally, the client will receive a SMS regarding the activity status. In addition this paper incorporates improvement of a framework through sensors utilizing Node MCU which can screen even the movement of creatures which may crush the harvests in horticultural field and furthermore catch a picture of those exercises and sent to the proprietor. The sun based boards provide the power required by parts thus this frees us from intruded on power supply because of burden shedding. The real preferences of the task utilizing sun oriented vitality is that it minimizes the power bills, requires less maintenance and gives an approach to stop global warming.","author":[{"dropping-particle":"","family":"Ramani","given":"J. Geetha","non-dropping-particle":"","parse-names":false,"suffix":""},{"dropping-particle":"","family":"Lakshmipriya","given":"A.","non-dropping-particle":"","parse-names":false,"suffix":""},{"dropping-particle":"","family":"Madhusudan","given":"S.","non-dropping-particle":"","parse-names":false,"suffix":""},{"dropping-particle":"","family":"Kishore","given":"P. J.Rahul","non-dropping-particle":"","parse-names":false,"suffix":""},{"dropping-particle":"","family":"Madhisha","given":"M.","non-dropping-particle":"","parse-names":false,"suffix":""},{"dropping-particle":"","family":"Preethi","given":"U.","non-dropping-particle":"","parse-names":false,"suffix":""}],"container-title":"2020 6th International Conference on Advanced Computing and Communication Systems, ICACCS 2020","id":"ITEM-1","issued":{"date-parts":[["2020"]]},"page":"293-297","title":"Solar Powered Automatic Irrigation Monitoring System","type":"article-journal"},"uris":["http://www.mendeley.com/documents/?uuid=15ad668e-d92c-4cba-8e09-2cd979aeb07d"]}],"mendeley":{"formattedCitation":"[23]","plainTextFormattedCitation":"[23]","previouslyFormattedCitation":"[23]"},"properties":{"noteIndex":0},"schema":"https://github.com/citation-style-language/schema/raw/master/csl-citation.json"}</w:instrText>
      </w:r>
      <w:r w:rsidRPr="002459C5">
        <w:rPr>
          <w:szCs w:val="24"/>
        </w:rPr>
        <w:fldChar w:fldCharType="separate"/>
      </w:r>
      <w:r w:rsidRPr="002459C5">
        <w:rPr>
          <w:szCs w:val="24"/>
        </w:rPr>
        <w:t>[23]</w:t>
      </w:r>
      <w:r w:rsidRPr="002459C5">
        <w:rPr>
          <w:szCs w:val="24"/>
        </w:rPr>
        <w:fldChar w:fldCharType="end"/>
      </w:r>
      <w:r w:rsidRPr="002459C5">
        <w:rPr>
          <w:szCs w:val="24"/>
        </w:rPr>
        <w:t xml:space="preserve"> A humidifier is a devices that builds how much dampness in the air. Clients can change the values by just simple logging into tablet and going for command. Figure 7 is showing the illustration of the commands for each device. </w:t>
      </w:r>
    </w:p>
    <w:p w:rsidR="002459C5" w:rsidRPr="002459C5" w:rsidRDefault="002459C5" w:rsidP="002459C5">
      <w:pPr>
        <w:spacing w:after="160" w:line="259" w:lineRule="auto"/>
        <w:rPr>
          <w:szCs w:val="24"/>
        </w:rPr>
      </w:pPr>
      <w:r w:rsidRPr="002459C5">
        <w:rPr>
          <w:noProof/>
          <w:szCs w:val="24"/>
        </w:rPr>
        <w:drawing>
          <wp:inline distT="0" distB="0" distL="0" distR="0" wp14:anchorId="000B9041" wp14:editId="56A9B71F">
            <wp:extent cx="3042285" cy="3007360"/>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2285" cy="3007360"/>
                    </a:xfrm>
                    <a:prstGeom prst="rect">
                      <a:avLst/>
                    </a:prstGeom>
                  </pic:spPr>
                </pic:pic>
              </a:graphicData>
            </a:graphic>
          </wp:inline>
        </w:drawing>
      </w:r>
    </w:p>
    <w:p w:rsidR="002459C5" w:rsidRPr="002459C5" w:rsidRDefault="002459C5" w:rsidP="002459C5">
      <w:pPr>
        <w:spacing w:after="160" w:line="259" w:lineRule="auto"/>
        <w:rPr>
          <w:i/>
          <w:iCs/>
          <w:szCs w:val="24"/>
        </w:rPr>
      </w:pPr>
      <w:r w:rsidRPr="002459C5">
        <w:rPr>
          <w:i/>
          <w:iCs/>
          <w:szCs w:val="24"/>
        </w:rPr>
        <w:t xml:space="preserve">Figure 7 IoT Device Condition and their actions. </w:t>
      </w:r>
    </w:p>
    <w:p w:rsidR="002459C5" w:rsidRPr="002459C5" w:rsidRDefault="002459C5" w:rsidP="002459C5">
      <w:pPr>
        <w:spacing w:after="160" w:line="259" w:lineRule="auto"/>
        <w:rPr>
          <w:b/>
          <w:i/>
          <w:iCs/>
          <w:szCs w:val="24"/>
        </w:rPr>
      </w:pPr>
      <w:r w:rsidRPr="002459C5">
        <w:rPr>
          <w:b/>
          <w:i/>
          <w:iCs/>
          <w:szCs w:val="24"/>
        </w:rPr>
        <w:t>D. Other IoT Server Devices</w:t>
      </w:r>
    </w:p>
    <w:p w:rsidR="002459C5" w:rsidRPr="00732A1F" w:rsidRDefault="002459C5" w:rsidP="002459C5">
      <w:pPr>
        <w:spacing w:after="160" w:line="259" w:lineRule="auto"/>
        <w:rPr>
          <w:iCs/>
          <w:szCs w:val="24"/>
        </w:rPr>
      </w:pPr>
      <w:r w:rsidRPr="00732A1F">
        <w:rPr>
          <w:iCs/>
          <w:szCs w:val="24"/>
        </w:rPr>
        <w:t>Because of regular varieties in air force, the germination season of seeds and plants might be abbreviated.</w:t>
      </w:r>
      <w:r w:rsidRPr="00732A1F">
        <w:rPr>
          <w:iCs/>
          <w:szCs w:val="24"/>
        </w:rPr>
        <w:fldChar w:fldCharType="begin" w:fldLock="1"/>
      </w:r>
      <w:r w:rsidRPr="00732A1F">
        <w:rPr>
          <w:iCs/>
          <w:szCs w:val="24"/>
        </w:rPr>
        <w:instrText>ADDIN CSL_CITATION {"citationItems":[{"id":"ITEM-1","itemData":{"DOI":"10.1109/TrustCom/BigDataSE.2018.00117","ISBN":"9781538643877","abstract":"Internet of Things is a topic of much interest and, in last few years, security of the IoT systems is a field of tremendous research activities. Mutual authentication between IoT devices and IoT servers is an important part of secure IoT systems. Single password-based authentication mechanisms, which are widely used, are vulnerable to side-channel and dictionary attacks. In this paper, we present a multi-key (or multi-password) based mutual authentication mechanism. In our approach, the shared secret between the IoT server and the IoT device is called secure vault, which is a collection of equal sized keys. Initial contents of the secure vault are shared between the server and the IoT device and contents of the secure vault change after every successful communication session. We have implemented this mechanism on an Arduino device to prove our algorithm is feasible on IoT devices with memory and computational power constraints.","author":[{"dropping-particle":"","family":"Shah","given":"Trusit","non-dropping-particle":"","parse-names":false,"suffix":""},{"dropping-particle":"","family":"Venkatesan","given":"S.","non-dropping-particle":"","parse-names":false,"suffix":""}],"container-title":"Proceedings - 17th IEEE International Conference on Trust, Security and Privacy in Computing and Communications and 12th IEEE International Conference on Big Data Science and Engineering, Trustcom/BigDataSE 2018","id":"ITEM-1","issued":{"date-parts":[["2018"]]},"page":"819-824","publisher":"IEEE","title":"Authentication of IoT Device and IoT Server Using Secure Vaults","type":"article-journal"},"uris":["http://www.mendeley.com/documents/?uuid=c7d97ec2-063c-4769-b83d-1d56dc09a687"]}],"mendeley":{"formattedCitation":"[24]","plainTextFormattedCitation":"[24]","previouslyFormattedCitation":"[24]"},"properties":{"noteIndex":0},"schema":"https://github.com/citation-style-language/schema/raw/master/csl-citation.json"}</w:instrText>
      </w:r>
      <w:r w:rsidRPr="00732A1F">
        <w:rPr>
          <w:iCs/>
          <w:szCs w:val="24"/>
        </w:rPr>
        <w:fldChar w:fldCharType="separate"/>
      </w:r>
      <w:r w:rsidRPr="00732A1F">
        <w:rPr>
          <w:iCs/>
          <w:szCs w:val="24"/>
        </w:rPr>
        <w:t>[24]</w:t>
      </w:r>
      <w:r w:rsidRPr="00732A1F">
        <w:rPr>
          <w:szCs w:val="24"/>
        </w:rPr>
        <w:fldChar w:fldCharType="end"/>
      </w:r>
      <w:r w:rsidRPr="00732A1F">
        <w:rPr>
          <w:iCs/>
          <w:szCs w:val="24"/>
        </w:rPr>
        <w:t xml:space="preserve">  This framework incorporates an Atmospheric Pressure Level Indicator for precise checking of climatic tension levels and the execution of proper advances that might support plant development and make more gigantic and fast root development.</w:t>
      </w:r>
      <w:r w:rsidRPr="00732A1F">
        <w:rPr>
          <w:iCs/>
          <w:szCs w:val="24"/>
        </w:rPr>
        <w:fldChar w:fldCharType="begin" w:fldLock="1"/>
      </w:r>
      <w:r w:rsidRPr="00732A1F">
        <w:rPr>
          <w:iCs/>
          <w:szCs w:val="24"/>
        </w:rPr>
        <w:instrText>ADDIN CSL_CITATION {"citationItems":[{"id":"ITEM-1","itemData":{"DOI":"https://doi.org/10.31142/ijtsrd25212","abstract":"Smart greenhouse system will be convenient way to get the data from greenhouse. IoT will provide all work done and information update and current status of the greenhouse to the person from anywhere and at anytime. Greenhouse production mainly human force and production capacity is low. The greenhouse information which the owner gets is limited and the process is time consuming but real time. Using Iot based on smart greenhouse can quickly obtain to monitor greenhouse environment data such as humidity, temperature and light intensity, real time and accurate. Various sensors sense and collect information to transmit the background processing centre, after analysis can be precise, can be used both manual and automated control system. The results of the system are simulated with the help of Proteus simulation software. And the experimental result evaluation of the implemented control system for greenhouse is based on the environmental factors of orchids, the propose plant grown in smart greenhouse. Orchids are expensive products in plant market. So orchids are chosen to grow in the smart greenhouse. Win Sandar Aung | Saw Aung Nyein Oo \"Monitoring and Controlling Device for Smart Greenhouse by using Thinger.io IoT Server\" Published in International Journal of Trend in Scientific Research and Development (ijtsrd), ISSN: 2456-6470, Volume-3 | Issue-4 , June 2019, URL: https://www.ijtsrd.com/papers/ijtsrd25212.pdf","author":[{"dropping-particle":"","family":"Win Sandar Aung | Saw Aung Nyein Oo","given":"","non-dropping-particle":"","parse-names":false,"suffix":""}],"container-title":"International Journal of Trend in Scientific Research and Development","id":"ITEM-1","issue":"4","issued":{"date-parts":[["2019"]]},"page":"1651-1656","title":"Monitoring and Controlling Device for Smart Greenhouse by using Thinger.io IoT Server","type":"article-journal","volume":"3"},"uris":["http://www.mendeley.com/documents/?uuid=64cb9ac3-9610-499c-9597-8011e88e547b"]}],"mendeley":{"formattedCitation":"[25]","plainTextFormattedCitation":"[25]","previouslyFormattedCitation":"[25]"},"properties":{"noteIndex":0},"schema":"https://github.com/citation-style-language/schema/raw/master/csl-citation.json"}</w:instrText>
      </w:r>
      <w:r w:rsidRPr="00732A1F">
        <w:rPr>
          <w:iCs/>
          <w:szCs w:val="24"/>
        </w:rPr>
        <w:fldChar w:fldCharType="separate"/>
      </w:r>
      <w:r w:rsidRPr="00732A1F">
        <w:rPr>
          <w:iCs/>
          <w:szCs w:val="24"/>
        </w:rPr>
        <w:t>[25]</w:t>
      </w:r>
      <w:r w:rsidRPr="00732A1F">
        <w:rPr>
          <w:szCs w:val="24"/>
        </w:rPr>
        <w:fldChar w:fldCharType="end"/>
      </w:r>
      <w:r w:rsidRPr="00732A1F">
        <w:rPr>
          <w:iCs/>
          <w:szCs w:val="24"/>
        </w:rPr>
        <w:t xml:space="preserve">  One more element is the </w:t>
      </w:r>
      <w:proofErr w:type="spellStart"/>
      <w:r w:rsidRPr="00732A1F">
        <w:rPr>
          <w:iCs/>
          <w:szCs w:val="24"/>
        </w:rPr>
        <w:t>humiture</w:t>
      </w:r>
      <w:proofErr w:type="spellEnd"/>
      <w:r w:rsidRPr="00732A1F">
        <w:rPr>
          <w:iCs/>
          <w:szCs w:val="24"/>
        </w:rPr>
        <w:t xml:space="preserve"> meter, which helps with temperature and dampness observing. Temperature levels in the environment are estimated by the temperature screen. The Wind Detector recognizes the presence of wind in the encompassing region. Carbon monoxide and carbon dioxide finders, separately, identify carbon monoxide and carbon dioxide levels.</w:t>
      </w:r>
    </w:p>
    <w:p w:rsidR="002459C5" w:rsidRPr="002459C5" w:rsidRDefault="002459C5" w:rsidP="002459C5">
      <w:pPr>
        <w:spacing w:after="160" w:line="259" w:lineRule="auto"/>
        <w:rPr>
          <w:szCs w:val="24"/>
        </w:rPr>
      </w:pPr>
      <w:r w:rsidRPr="002459C5">
        <w:rPr>
          <w:noProof/>
          <w:szCs w:val="24"/>
        </w:rPr>
        <w:lastRenderedPageBreak/>
        <w:drawing>
          <wp:inline distT="0" distB="0" distL="0" distR="0" wp14:anchorId="6D3F2D1C" wp14:editId="2BB2768C">
            <wp:extent cx="3042285" cy="256032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3249" cy="2561132"/>
                    </a:xfrm>
                    <a:prstGeom prst="rect">
                      <a:avLst/>
                    </a:prstGeom>
                  </pic:spPr>
                </pic:pic>
              </a:graphicData>
            </a:graphic>
          </wp:inline>
        </w:drawing>
      </w:r>
      <w:r w:rsidRPr="002459C5">
        <w:rPr>
          <w:i/>
          <w:iCs/>
          <w:szCs w:val="24"/>
        </w:rPr>
        <w:t>Figure 8 Display of IoT Devices on Smart Phone</w:t>
      </w:r>
      <w:r w:rsidRPr="002459C5">
        <w:rPr>
          <w:noProof/>
          <w:szCs w:val="24"/>
        </w:rPr>
        <w:drawing>
          <wp:inline distT="0" distB="0" distL="0" distR="0" wp14:anchorId="383DFE3F" wp14:editId="3D4F8629">
            <wp:extent cx="3125470" cy="38489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6145" cy="3874447"/>
                    </a:xfrm>
                    <a:prstGeom prst="rect">
                      <a:avLst/>
                    </a:prstGeom>
                  </pic:spPr>
                </pic:pic>
              </a:graphicData>
            </a:graphic>
          </wp:inline>
        </w:drawing>
      </w:r>
    </w:p>
    <w:p w:rsidR="00A16761" w:rsidRDefault="002459C5" w:rsidP="002459C5">
      <w:pPr>
        <w:spacing w:after="160" w:line="259" w:lineRule="auto"/>
        <w:rPr>
          <w:i/>
          <w:iCs/>
          <w:szCs w:val="24"/>
        </w:rPr>
      </w:pPr>
      <w:r w:rsidRPr="002459C5">
        <w:rPr>
          <w:i/>
          <w:iCs/>
          <w:szCs w:val="24"/>
        </w:rPr>
        <w:t>Figure 9 Display of numerical values of senso</w:t>
      </w:r>
      <w:r w:rsidR="00A16761">
        <w:rPr>
          <w:i/>
          <w:iCs/>
          <w:szCs w:val="24"/>
        </w:rPr>
        <w:t>rs</w:t>
      </w:r>
    </w:p>
    <w:p w:rsidR="00A16761" w:rsidRDefault="00A16761" w:rsidP="002459C5">
      <w:pPr>
        <w:spacing w:after="160" w:line="259" w:lineRule="auto"/>
        <w:rPr>
          <w:i/>
          <w:iCs/>
          <w:szCs w:val="24"/>
        </w:rPr>
      </w:pPr>
    </w:p>
    <w:p w:rsidR="00A16761" w:rsidRPr="00A16761" w:rsidRDefault="00A16761" w:rsidP="00A16761">
      <w:pPr>
        <w:pStyle w:val="Heading1"/>
        <w:numPr>
          <w:ilvl w:val="0"/>
          <w:numId w:val="4"/>
        </w:numPr>
        <w:rPr>
          <w:b/>
          <w:sz w:val="24"/>
        </w:rPr>
      </w:pPr>
      <w:r w:rsidRPr="00A16761">
        <w:rPr>
          <w:b/>
          <w:sz w:val="24"/>
        </w:rPr>
        <w:t xml:space="preserve">RESULTS AND DISCUSSION </w:t>
      </w:r>
    </w:p>
    <w:p w:rsidR="00A16761" w:rsidRDefault="00A16761" w:rsidP="002459C5">
      <w:pPr>
        <w:spacing w:after="160" w:line="259" w:lineRule="auto"/>
        <w:rPr>
          <w:szCs w:val="24"/>
        </w:rPr>
      </w:pPr>
      <w:r w:rsidRPr="002459C5">
        <w:rPr>
          <w:szCs w:val="24"/>
        </w:rPr>
        <w:t xml:space="preserve">In the wake of enlisting the devices with the home gateway, you can utilize a smartphone to remotely control the IoT devices. Any smart device could be used for the monitoring and controlling all the IoT devices as well as viewing all the devices on the IoT monitor which can be controlled remotely. On the smartphone, you can see all of the enrolled IoT </w:t>
      </w:r>
      <w:r w:rsidRPr="002459C5">
        <w:rPr>
          <w:szCs w:val="24"/>
        </w:rPr>
        <w:t>device. Devices might be controlled physically, and the qualities can be inspected and observed continuously. The values of the sensors that will be shown on the smartphone are displayed in the figure above. It shows the situation with the IoT device that has been connected with the home gateway. These devices can be controlled and monitored remotely from the smartphone</w:t>
      </w:r>
      <w:r>
        <w:rPr>
          <w:szCs w:val="24"/>
        </w:rPr>
        <w:t xml:space="preserve"> as well as manually if needed.</w:t>
      </w:r>
    </w:p>
    <w:p w:rsidR="000728EF" w:rsidRDefault="000728EF" w:rsidP="002459C5">
      <w:pPr>
        <w:spacing w:after="160" w:line="259" w:lineRule="auto"/>
        <w:rPr>
          <w:szCs w:val="24"/>
        </w:rPr>
      </w:pPr>
    </w:p>
    <w:p w:rsidR="000728EF" w:rsidRPr="000728EF" w:rsidRDefault="000728EF" w:rsidP="000728EF">
      <w:pPr>
        <w:pStyle w:val="Heading1"/>
        <w:numPr>
          <w:ilvl w:val="0"/>
          <w:numId w:val="4"/>
        </w:numPr>
        <w:rPr>
          <w:b/>
          <w:sz w:val="24"/>
        </w:rPr>
      </w:pPr>
      <w:r w:rsidRPr="000728EF">
        <w:rPr>
          <w:b/>
          <w:sz w:val="24"/>
        </w:rPr>
        <w:t xml:space="preserve">CONCLUSION AND FUTURE SCOPE </w:t>
      </w:r>
    </w:p>
    <w:p w:rsidR="000728EF" w:rsidRDefault="000728EF" w:rsidP="000728EF">
      <w:pPr>
        <w:spacing w:after="160" w:line="259" w:lineRule="auto"/>
        <w:rPr>
          <w:szCs w:val="24"/>
        </w:rPr>
      </w:pPr>
      <w:r w:rsidRPr="000728EF">
        <w:rPr>
          <w:szCs w:val="24"/>
        </w:rPr>
        <w:t xml:space="preserve">The Cisco packet tracer is utilized to build an Irrigation water system framework. A home gateway that permits you to enlist your contraptions and control them from your tablet. The client can screen all of the IoT devices connected to the home gateway both physically and from a distance. The discoveries demonstrate the way that this model can be utilized in certifiable circumstances. Water utilization can be diminished by executing a programmed water system framework. It is feasible to physically screen the framework, which can further develop energy productivity and set aside cash. It likewise simplifies it for the client to get the entirety of the data. </w:t>
      </w:r>
    </w:p>
    <w:p w:rsidR="000728EF" w:rsidRDefault="000728EF">
      <w:pPr>
        <w:jc w:val="left"/>
        <w:rPr>
          <w:szCs w:val="24"/>
        </w:rPr>
      </w:pPr>
      <w:r>
        <w:rPr>
          <w:szCs w:val="24"/>
        </w:rPr>
        <w:br w:type="page"/>
      </w:r>
    </w:p>
    <w:p w:rsidR="000728EF" w:rsidRPr="000728EF" w:rsidRDefault="000728EF" w:rsidP="000728EF">
      <w:pPr>
        <w:pStyle w:val="Heading1"/>
        <w:numPr>
          <w:ilvl w:val="0"/>
          <w:numId w:val="4"/>
        </w:numPr>
        <w:rPr>
          <w:b/>
          <w:sz w:val="24"/>
        </w:rPr>
      </w:pPr>
      <w:r w:rsidRPr="000728EF">
        <w:rPr>
          <w:b/>
          <w:sz w:val="24"/>
        </w:rPr>
        <w:lastRenderedPageBreak/>
        <w:t xml:space="preserve">REFERENCES </w:t>
      </w:r>
    </w:p>
    <w:p w:rsidR="000728EF" w:rsidRPr="000728EF" w:rsidRDefault="000728EF" w:rsidP="000728EF">
      <w:pPr>
        <w:spacing w:after="160" w:line="259" w:lineRule="auto"/>
        <w:rPr>
          <w:szCs w:val="24"/>
        </w:rPr>
      </w:pPr>
      <w:r w:rsidRPr="000728EF">
        <w:rPr>
          <w:szCs w:val="24"/>
        </w:rPr>
        <w:fldChar w:fldCharType="begin" w:fldLock="1"/>
      </w:r>
      <w:r w:rsidRPr="000728EF">
        <w:rPr>
          <w:szCs w:val="24"/>
        </w:rPr>
        <w:instrText xml:space="preserve">ADDIN Mendeley Bibliography CSL_BIBLIOGRAPHY </w:instrText>
      </w:r>
      <w:r w:rsidRPr="000728EF">
        <w:rPr>
          <w:szCs w:val="24"/>
        </w:rPr>
        <w:fldChar w:fldCharType="separate"/>
      </w:r>
      <w:r w:rsidRPr="000728EF">
        <w:rPr>
          <w:szCs w:val="24"/>
        </w:rPr>
        <w:t>[1]</w:t>
      </w:r>
      <w:r w:rsidRPr="000728EF">
        <w:rPr>
          <w:szCs w:val="24"/>
        </w:rPr>
        <w:tab/>
        <w:t xml:space="preserve">K. Shafique, B. A. Khawaja, F. Sabir, S. Qazi, and M. Mustaqim, “Internet of things (IoT) for next-generation smart systems: A review of current challenges, future trends and prospects for emerging 5G-IoT Scenarios,” </w:t>
      </w:r>
      <w:r w:rsidRPr="000728EF">
        <w:rPr>
          <w:i/>
          <w:iCs/>
          <w:szCs w:val="24"/>
        </w:rPr>
        <w:t>IEEE Access</w:t>
      </w:r>
      <w:r w:rsidRPr="000728EF">
        <w:rPr>
          <w:szCs w:val="24"/>
        </w:rPr>
        <w:t>, vol. 8, pp. 23022–23040, 2020, doi: 10.1109/ACCESS.2020.2970118.</w:t>
      </w:r>
    </w:p>
    <w:p w:rsidR="000728EF" w:rsidRPr="000728EF" w:rsidRDefault="000728EF" w:rsidP="000728EF">
      <w:pPr>
        <w:spacing w:after="160" w:line="259" w:lineRule="auto"/>
        <w:rPr>
          <w:szCs w:val="24"/>
        </w:rPr>
      </w:pPr>
      <w:r w:rsidRPr="000728EF">
        <w:rPr>
          <w:szCs w:val="24"/>
        </w:rPr>
        <w:t>[2]</w:t>
      </w:r>
      <w:r w:rsidRPr="000728EF">
        <w:rPr>
          <w:szCs w:val="24"/>
        </w:rPr>
        <w:tab/>
        <w:t xml:space="preserve">S. B. Saraf and D. H. Gawali, “IoT based smart irrigation monitoring and controlling system,” </w:t>
      </w:r>
      <w:r w:rsidRPr="000728EF">
        <w:rPr>
          <w:i/>
          <w:iCs/>
          <w:szCs w:val="24"/>
        </w:rPr>
        <w:t>RTEICT 2017 - 2nd IEEE Int. Conf. Recent Trends Electron. Inf. Commun. Technol. Proc.</w:t>
      </w:r>
      <w:r w:rsidRPr="000728EF">
        <w:rPr>
          <w:szCs w:val="24"/>
        </w:rPr>
        <w:t>, vol. 2018-Janua, pp. 815–819, 2017, doi: 10.1109/RTEICT.2017.8256711.</w:t>
      </w:r>
    </w:p>
    <w:p w:rsidR="000728EF" w:rsidRPr="000728EF" w:rsidRDefault="000728EF" w:rsidP="000728EF">
      <w:pPr>
        <w:spacing w:after="160" w:line="259" w:lineRule="auto"/>
        <w:rPr>
          <w:szCs w:val="24"/>
        </w:rPr>
      </w:pPr>
      <w:r w:rsidRPr="000728EF">
        <w:rPr>
          <w:szCs w:val="24"/>
        </w:rPr>
        <w:t>[3]</w:t>
      </w:r>
      <w:r w:rsidRPr="000728EF">
        <w:rPr>
          <w:szCs w:val="24"/>
        </w:rPr>
        <w:tab/>
        <w:t xml:space="preserve">P. Kumari and S. K. Singh, “Smart irrigation system using IoT,” </w:t>
      </w:r>
      <w:r w:rsidRPr="000728EF">
        <w:rPr>
          <w:i/>
          <w:iCs/>
          <w:szCs w:val="24"/>
        </w:rPr>
        <w:t>Smart Comput.</w:t>
      </w:r>
      <w:r w:rsidRPr="000728EF">
        <w:rPr>
          <w:szCs w:val="24"/>
        </w:rPr>
        <w:t>, pp. 137–141, 2021, doi: 10.1201/9781003167488-18.</w:t>
      </w:r>
    </w:p>
    <w:p w:rsidR="000728EF" w:rsidRPr="000728EF" w:rsidRDefault="000728EF" w:rsidP="000728EF">
      <w:pPr>
        <w:spacing w:after="160" w:line="259" w:lineRule="auto"/>
        <w:rPr>
          <w:szCs w:val="24"/>
        </w:rPr>
      </w:pPr>
      <w:r w:rsidRPr="000728EF">
        <w:rPr>
          <w:szCs w:val="24"/>
        </w:rPr>
        <w:t>[4]</w:t>
      </w:r>
      <w:r w:rsidRPr="000728EF">
        <w:rPr>
          <w:szCs w:val="24"/>
        </w:rPr>
        <w:tab/>
        <w:t xml:space="preserve">M. Nagarajapandian, R. Savitha, and D. Shanthi, “An Advanced Irrigation System for Smart Agriculture Using the Internet of Things,” </w:t>
      </w:r>
      <w:r w:rsidRPr="000728EF">
        <w:rPr>
          <w:i/>
          <w:iCs/>
          <w:szCs w:val="24"/>
        </w:rPr>
        <w:t>Lect. Notes Electr. Eng.</w:t>
      </w:r>
      <w:r w:rsidRPr="000728EF">
        <w:rPr>
          <w:szCs w:val="24"/>
        </w:rPr>
        <w:t>, vol. 851, pp. 619–629, 2022, doi: 10.1007/978-981-16-9154-6_57.</w:t>
      </w:r>
    </w:p>
    <w:p w:rsidR="000728EF" w:rsidRPr="000728EF" w:rsidRDefault="000728EF" w:rsidP="000728EF">
      <w:pPr>
        <w:spacing w:after="160" w:line="259" w:lineRule="auto"/>
        <w:rPr>
          <w:szCs w:val="24"/>
        </w:rPr>
      </w:pPr>
      <w:r w:rsidRPr="000728EF">
        <w:rPr>
          <w:szCs w:val="24"/>
        </w:rPr>
        <w:t>[5]</w:t>
      </w:r>
      <w:r w:rsidRPr="000728EF">
        <w:rPr>
          <w:szCs w:val="24"/>
        </w:rPr>
        <w:tab/>
        <w:t xml:space="preserve">S. Vaishali, S. Suraj, G. Vignesh, S. Dhivya, and S. Udhayakumar, “Mobile integrated smart irrigation management and monitoring system using IOT,” </w:t>
      </w:r>
      <w:r w:rsidRPr="000728EF">
        <w:rPr>
          <w:i/>
          <w:iCs/>
          <w:szCs w:val="24"/>
        </w:rPr>
        <w:t>Proc. 2017 IEEE Int. Conf. Commun. Signal Process. ICCSP 2017</w:t>
      </w:r>
      <w:r w:rsidRPr="000728EF">
        <w:rPr>
          <w:szCs w:val="24"/>
        </w:rPr>
        <w:t>, vol. 2018-Janua, pp. 2164–2167, 2018, doi: 10.1109/ICCSP.2017.8286792.</w:t>
      </w:r>
    </w:p>
    <w:p w:rsidR="000728EF" w:rsidRPr="000728EF" w:rsidRDefault="000728EF" w:rsidP="000728EF">
      <w:pPr>
        <w:spacing w:after="160" w:line="259" w:lineRule="auto"/>
        <w:rPr>
          <w:szCs w:val="24"/>
        </w:rPr>
      </w:pPr>
      <w:r w:rsidRPr="000728EF">
        <w:rPr>
          <w:szCs w:val="24"/>
        </w:rPr>
        <w:t>[6]</w:t>
      </w:r>
      <w:r w:rsidRPr="000728EF">
        <w:rPr>
          <w:szCs w:val="24"/>
        </w:rPr>
        <w:tab/>
        <w:t xml:space="preserve">B. Alomar and A. Alazzam, “A Smart Irrigation System Using IoT and Fuzzy Logic Controller,” </w:t>
      </w:r>
      <w:r w:rsidRPr="000728EF">
        <w:rPr>
          <w:i/>
          <w:iCs/>
          <w:szCs w:val="24"/>
        </w:rPr>
        <w:t>ITT 2018 - Inf. Technol. Trends Emerg. Technol. Artif. Intell.</w:t>
      </w:r>
      <w:r w:rsidRPr="000728EF">
        <w:rPr>
          <w:szCs w:val="24"/>
        </w:rPr>
        <w:t>, no. 1, pp. 175–179, 2019, doi: 10.1109/CTIT.2018.8649531.</w:t>
      </w:r>
    </w:p>
    <w:p w:rsidR="000728EF" w:rsidRPr="000728EF" w:rsidRDefault="000728EF" w:rsidP="000728EF">
      <w:pPr>
        <w:spacing w:after="160" w:line="259" w:lineRule="auto"/>
        <w:rPr>
          <w:szCs w:val="24"/>
        </w:rPr>
      </w:pPr>
      <w:r w:rsidRPr="000728EF">
        <w:rPr>
          <w:szCs w:val="24"/>
        </w:rPr>
        <w:t>[7]</w:t>
      </w:r>
      <w:r w:rsidRPr="000728EF">
        <w:rPr>
          <w:szCs w:val="24"/>
        </w:rPr>
        <w:tab/>
        <w:t xml:space="preserve">D. Masseroni </w:t>
      </w:r>
      <w:r w:rsidRPr="000728EF">
        <w:rPr>
          <w:i/>
          <w:iCs/>
          <w:szCs w:val="24"/>
        </w:rPr>
        <w:t>et al.</w:t>
      </w:r>
      <w:r w:rsidRPr="000728EF">
        <w:rPr>
          <w:szCs w:val="24"/>
        </w:rPr>
        <w:t xml:space="preserve">, “Evaluating performances of the first automatic system for paddy irrigation in Europe,” </w:t>
      </w:r>
      <w:r w:rsidRPr="000728EF">
        <w:rPr>
          <w:i/>
          <w:iCs/>
          <w:szCs w:val="24"/>
        </w:rPr>
        <w:t>Agric. Water Manag.</w:t>
      </w:r>
      <w:r w:rsidRPr="000728EF">
        <w:rPr>
          <w:szCs w:val="24"/>
        </w:rPr>
        <w:t>, vol. 201, pp. 58–69, 2018, doi: 10.1016/j.agwat.2017.12.019.</w:t>
      </w:r>
    </w:p>
    <w:p w:rsidR="000728EF" w:rsidRDefault="000728EF" w:rsidP="000728EF">
      <w:pPr>
        <w:spacing w:after="160" w:line="259" w:lineRule="auto"/>
        <w:rPr>
          <w:szCs w:val="24"/>
        </w:rPr>
      </w:pPr>
      <w:r w:rsidRPr="000728EF">
        <w:rPr>
          <w:szCs w:val="24"/>
        </w:rPr>
        <w:t>[8]</w:t>
      </w:r>
      <w:r w:rsidRPr="000728EF">
        <w:rPr>
          <w:szCs w:val="24"/>
        </w:rPr>
        <w:tab/>
        <w:t xml:space="preserve">F. Adenugba, S. Misra, R. Maskeliūnas, R. Damaševičius, and E. Kazanavičius, “Smart irrigation system for environmental sustainability in Africa: An Internet of Everything (IoE) </w:t>
      </w:r>
    </w:p>
    <w:p w:rsidR="000728EF" w:rsidRDefault="000728EF" w:rsidP="000728EF">
      <w:pPr>
        <w:spacing w:after="160" w:line="259" w:lineRule="auto"/>
        <w:rPr>
          <w:szCs w:val="24"/>
        </w:rPr>
      </w:pPr>
    </w:p>
    <w:p w:rsidR="000728EF" w:rsidRPr="000728EF" w:rsidRDefault="000728EF" w:rsidP="000728EF">
      <w:pPr>
        <w:spacing w:after="160" w:line="259" w:lineRule="auto"/>
        <w:rPr>
          <w:szCs w:val="24"/>
        </w:rPr>
      </w:pPr>
      <w:r w:rsidRPr="000728EF">
        <w:rPr>
          <w:szCs w:val="24"/>
        </w:rPr>
        <w:t xml:space="preserve">approach,” </w:t>
      </w:r>
      <w:r w:rsidRPr="000728EF">
        <w:rPr>
          <w:i/>
          <w:iCs/>
          <w:szCs w:val="24"/>
        </w:rPr>
        <w:t>Math. Biosci. Eng.</w:t>
      </w:r>
      <w:r w:rsidRPr="000728EF">
        <w:rPr>
          <w:szCs w:val="24"/>
        </w:rPr>
        <w:t>, vol. 16, no. 5, pp. 5490–5503, 2019, doi: 10.3934/mbe.2019273.</w:t>
      </w:r>
    </w:p>
    <w:p w:rsidR="000728EF" w:rsidRPr="000728EF" w:rsidRDefault="000728EF" w:rsidP="000728EF">
      <w:pPr>
        <w:spacing w:after="160" w:line="259" w:lineRule="auto"/>
        <w:rPr>
          <w:szCs w:val="24"/>
        </w:rPr>
      </w:pPr>
      <w:r w:rsidRPr="000728EF">
        <w:rPr>
          <w:szCs w:val="24"/>
        </w:rPr>
        <w:t>[9]</w:t>
      </w:r>
      <w:r w:rsidRPr="000728EF">
        <w:rPr>
          <w:szCs w:val="24"/>
        </w:rPr>
        <w:tab/>
        <w:t xml:space="preserve">O. Sihombing </w:t>
      </w:r>
      <w:r w:rsidRPr="000728EF">
        <w:rPr>
          <w:i/>
          <w:iCs/>
          <w:szCs w:val="24"/>
        </w:rPr>
        <w:t>et al.</w:t>
      </w:r>
      <w:r w:rsidRPr="000728EF">
        <w:rPr>
          <w:szCs w:val="24"/>
        </w:rPr>
        <w:t xml:space="preserve">, “Smart home design for electronic devices monitoring based wireless gateway network using cisco packet tracer,” </w:t>
      </w:r>
      <w:r w:rsidRPr="000728EF">
        <w:rPr>
          <w:i/>
          <w:iCs/>
          <w:szCs w:val="24"/>
        </w:rPr>
        <w:t>J. Phys. Conf. Ser.</w:t>
      </w:r>
      <w:r w:rsidRPr="000728EF">
        <w:rPr>
          <w:szCs w:val="24"/>
        </w:rPr>
        <w:t>, vol. 1007, no. 1, 2018, doi: 10.1088/1742-6596/1007/1/012021.</w:t>
      </w:r>
    </w:p>
    <w:p w:rsidR="000728EF" w:rsidRPr="000728EF" w:rsidRDefault="000728EF" w:rsidP="000728EF">
      <w:pPr>
        <w:spacing w:after="160" w:line="259" w:lineRule="auto"/>
        <w:rPr>
          <w:szCs w:val="24"/>
        </w:rPr>
      </w:pPr>
      <w:r w:rsidRPr="000728EF">
        <w:rPr>
          <w:szCs w:val="24"/>
        </w:rPr>
        <w:t>[10]</w:t>
      </w:r>
      <w:r w:rsidRPr="000728EF">
        <w:rPr>
          <w:szCs w:val="24"/>
        </w:rPr>
        <w:tab/>
        <w:t xml:space="preserve">M. A. Harris, S. Furnell, and K. Patten, “Comparing the Mobile Device Security Behavior of College Students and Information Technology Professionals,” </w:t>
      </w:r>
      <w:r w:rsidRPr="000728EF">
        <w:rPr>
          <w:i/>
          <w:iCs/>
          <w:szCs w:val="24"/>
        </w:rPr>
        <w:t>J. Inf. Priv. Secur.</w:t>
      </w:r>
      <w:r w:rsidRPr="000728EF">
        <w:rPr>
          <w:szCs w:val="24"/>
        </w:rPr>
        <w:t>, vol. 10, no. 4, pp. 186–202, 2014, doi: 10.1080/15536548.2014.974429.</w:t>
      </w:r>
    </w:p>
    <w:p w:rsidR="000728EF" w:rsidRPr="000728EF" w:rsidRDefault="000728EF" w:rsidP="000728EF">
      <w:pPr>
        <w:spacing w:after="160" w:line="259" w:lineRule="auto"/>
        <w:rPr>
          <w:szCs w:val="24"/>
        </w:rPr>
      </w:pPr>
      <w:r w:rsidRPr="000728EF">
        <w:rPr>
          <w:szCs w:val="24"/>
        </w:rPr>
        <w:t>[11]</w:t>
      </w:r>
      <w:r w:rsidRPr="000728EF">
        <w:rPr>
          <w:szCs w:val="24"/>
        </w:rPr>
        <w:tab/>
        <w:t xml:space="preserve">J. Pacheco, D. Ibarra, A. Vijay, and S. Hariri, “IoT security framework for smart water system,” </w:t>
      </w:r>
      <w:r w:rsidRPr="000728EF">
        <w:rPr>
          <w:i/>
          <w:iCs/>
          <w:szCs w:val="24"/>
        </w:rPr>
        <w:t>Proc. IEEE/ACS Int. Conf. Comput. Syst. Appl. AICCSA</w:t>
      </w:r>
      <w:r w:rsidRPr="000728EF">
        <w:rPr>
          <w:szCs w:val="24"/>
        </w:rPr>
        <w:t>, vol. 2017-Octob, pp. 1285–1292, 2018, doi: 10.1109/AICCSA.2017.85.</w:t>
      </w:r>
    </w:p>
    <w:p w:rsidR="000728EF" w:rsidRPr="000728EF" w:rsidRDefault="000728EF" w:rsidP="000728EF">
      <w:pPr>
        <w:spacing w:after="160" w:line="259" w:lineRule="auto"/>
        <w:rPr>
          <w:szCs w:val="24"/>
        </w:rPr>
      </w:pPr>
      <w:r w:rsidRPr="000728EF">
        <w:rPr>
          <w:szCs w:val="24"/>
        </w:rPr>
        <w:t>[12]</w:t>
      </w:r>
      <w:r w:rsidRPr="000728EF">
        <w:rPr>
          <w:szCs w:val="24"/>
        </w:rPr>
        <w:tab/>
        <w:t xml:space="preserve">N. Vijayakumar and R. Ramya, “The real time monitoring of water quality in IoT environment,” </w:t>
      </w:r>
      <w:r w:rsidRPr="000728EF">
        <w:rPr>
          <w:i/>
          <w:iCs/>
          <w:szCs w:val="24"/>
        </w:rPr>
        <w:t>IEEE Int. Conf. Circuit, Power Comput. Technol. ICCPCT 2015</w:t>
      </w:r>
      <w:r w:rsidRPr="000728EF">
        <w:rPr>
          <w:szCs w:val="24"/>
        </w:rPr>
        <w:t>, 2015, doi: 10.1109/ICCPCT.2015.7159459.</w:t>
      </w:r>
    </w:p>
    <w:p w:rsidR="000728EF" w:rsidRPr="000728EF" w:rsidRDefault="000728EF" w:rsidP="000728EF">
      <w:pPr>
        <w:spacing w:after="160" w:line="259" w:lineRule="auto"/>
        <w:rPr>
          <w:szCs w:val="24"/>
        </w:rPr>
      </w:pPr>
      <w:r w:rsidRPr="000728EF">
        <w:rPr>
          <w:szCs w:val="24"/>
        </w:rPr>
        <w:t>[13]</w:t>
      </w:r>
      <w:r w:rsidRPr="000728EF">
        <w:rPr>
          <w:szCs w:val="24"/>
        </w:rPr>
        <w:tab/>
        <w:t>F. A. Almalki, “Implementation of 5G IoT based smart buildings using VLAN configuration via cisco packet tracer. International Journal of Electronics Communication and Computer Engineering,” vol. 11, no. 4, pp. 56–67, 2020.</w:t>
      </w:r>
    </w:p>
    <w:p w:rsidR="000728EF" w:rsidRPr="000728EF" w:rsidRDefault="000728EF" w:rsidP="000728EF">
      <w:pPr>
        <w:spacing w:after="160" w:line="259" w:lineRule="auto"/>
        <w:rPr>
          <w:szCs w:val="24"/>
        </w:rPr>
      </w:pPr>
      <w:r w:rsidRPr="000728EF">
        <w:rPr>
          <w:szCs w:val="24"/>
        </w:rPr>
        <w:t>[14]</w:t>
      </w:r>
      <w:r w:rsidRPr="000728EF">
        <w:rPr>
          <w:szCs w:val="24"/>
        </w:rPr>
        <w:tab/>
        <w:t xml:space="preserve">I. Shemsi, “Boosting Campus Network Design Using Cisco Packet Tracer,” </w:t>
      </w:r>
      <w:r w:rsidRPr="000728EF">
        <w:rPr>
          <w:i/>
          <w:iCs/>
          <w:szCs w:val="24"/>
        </w:rPr>
        <w:t>Int. J. Innov. Sci. Res. Technol.</w:t>
      </w:r>
      <w:r w:rsidRPr="000728EF">
        <w:rPr>
          <w:szCs w:val="24"/>
        </w:rPr>
        <w:t>, vol. 2, no. 11, 2017, [Online]. Available: www.ijisrt.com</w:t>
      </w:r>
    </w:p>
    <w:p w:rsidR="000728EF" w:rsidRPr="000728EF" w:rsidRDefault="000728EF" w:rsidP="000728EF">
      <w:pPr>
        <w:spacing w:after="160" w:line="259" w:lineRule="auto"/>
        <w:rPr>
          <w:szCs w:val="24"/>
        </w:rPr>
      </w:pPr>
      <w:r w:rsidRPr="000728EF">
        <w:rPr>
          <w:szCs w:val="24"/>
        </w:rPr>
        <w:t>[15]</w:t>
      </w:r>
      <w:r w:rsidRPr="000728EF">
        <w:rPr>
          <w:szCs w:val="24"/>
        </w:rPr>
        <w:tab/>
        <w:t xml:space="preserve">N. S. Tarkaa, P. I. Iannah, and I. T. Iber, “Design and Simulation of Local Area Network Using Cisco Packet Tracer,” </w:t>
      </w:r>
      <w:r w:rsidRPr="000728EF">
        <w:rPr>
          <w:i/>
          <w:iCs/>
          <w:szCs w:val="24"/>
        </w:rPr>
        <w:t>Int. J. Eng. Sci.</w:t>
      </w:r>
      <w:r w:rsidRPr="000728EF">
        <w:rPr>
          <w:szCs w:val="24"/>
        </w:rPr>
        <w:t>, pp. 2319–1813, 2017, doi: 10.9790/1813-0610026377.</w:t>
      </w:r>
    </w:p>
    <w:p w:rsidR="000728EF" w:rsidRPr="000728EF" w:rsidRDefault="000728EF" w:rsidP="000728EF">
      <w:pPr>
        <w:spacing w:after="160" w:line="259" w:lineRule="auto"/>
        <w:rPr>
          <w:szCs w:val="24"/>
        </w:rPr>
      </w:pPr>
      <w:r w:rsidRPr="000728EF">
        <w:rPr>
          <w:szCs w:val="24"/>
        </w:rPr>
        <w:t>[16]</w:t>
      </w:r>
      <w:r w:rsidRPr="000728EF">
        <w:rPr>
          <w:szCs w:val="24"/>
        </w:rPr>
        <w:tab/>
        <w:t xml:space="preserve">R. R. Chaudhari, K. K. Joshi, N. Joshi, and M. Kumar, “Smart and secure home using IOT Simulations with Cisco Packet Tracer,” </w:t>
      </w:r>
      <w:r w:rsidRPr="000728EF">
        <w:rPr>
          <w:i/>
          <w:iCs/>
          <w:szCs w:val="24"/>
        </w:rPr>
        <w:t>Int. J. Sci. Res. Comput. Sci. Eng. Inf. Technol.</w:t>
      </w:r>
      <w:r w:rsidRPr="000728EF">
        <w:rPr>
          <w:szCs w:val="24"/>
        </w:rPr>
        <w:t>, pp. 88–93, 2020, doi: 10.32628/cseit206311.</w:t>
      </w:r>
    </w:p>
    <w:p w:rsidR="000728EF" w:rsidRPr="000728EF" w:rsidRDefault="000728EF" w:rsidP="000728EF">
      <w:pPr>
        <w:spacing w:after="160" w:line="259" w:lineRule="auto"/>
        <w:rPr>
          <w:szCs w:val="24"/>
        </w:rPr>
      </w:pPr>
      <w:r w:rsidRPr="000728EF">
        <w:rPr>
          <w:szCs w:val="24"/>
        </w:rPr>
        <w:lastRenderedPageBreak/>
        <w:t>[17]</w:t>
      </w:r>
      <w:r w:rsidRPr="000728EF">
        <w:rPr>
          <w:szCs w:val="24"/>
        </w:rPr>
        <w:tab/>
        <w:t xml:space="preserve">T. P. Deepa, “Simulating Internet of Surveillance Using Packet Tracer,” </w:t>
      </w:r>
      <w:r w:rsidRPr="000728EF">
        <w:rPr>
          <w:i/>
          <w:iCs/>
          <w:szCs w:val="24"/>
        </w:rPr>
        <w:t>Int. J. Sci. Res. Comput. Sci. Eng. Inf. Technol. © 2018 IJSRCSEIT</w:t>
      </w:r>
      <w:r w:rsidRPr="000728EF">
        <w:rPr>
          <w:szCs w:val="24"/>
        </w:rPr>
        <w:t>, vol. 3, no. 10, pp. 1288–1295, 2018, [Online]. Available: http://index.html.</w:t>
      </w:r>
    </w:p>
    <w:p w:rsidR="000728EF" w:rsidRPr="000728EF" w:rsidRDefault="000728EF" w:rsidP="000728EF">
      <w:pPr>
        <w:spacing w:after="160" w:line="259" w:lineRule="auto"/>
        <w:rPr>
          <w:szCs w:val="24"/>
        </w:rPr>
      </w:pPr>
      <w:r w:rsidRPr="000728EF">
        <w:rPr>
          <w:szCs w:val="24"/>
        </w:rPr>
        <w:t>[18]</w:t>
      </w:r>
      <w:r w:rsidRPr="000728EF">
        <w:rPr>
          <w:szCs w:val="24"/>
        </w:rPr>
        <w:tab/>
        <w:t xml:space="preserve">P. Wang, “Teaching Internet of Things (Iot) Through Software Simulations With Packet Tracer,” </w:t>
      </w:r>
      <w:r w:rsidRPr="000728EF">
        <w:rPr>
          <w:i/>
          <w:iCs/>
          <w:szCs w:val="24"/>
        </w:rPr>
        <w:t>Issues Inf. Syst.</w:t>
      </w:r>
      <w:r w:rsidRPr="000728EF">
        <w:rPr>
          <w:szCs w:val="24"/>
        </w:rPr>
        <w:t>, vol. 21, no. 2, pp. 123–134, 2020, doi: 10.48009/2_iis_2020_123-134.</w:t>
      </w:r>
    </w:p>
    <w:p w:rsidR="000728EF" w:rsidRPr="000728EF" w:rsidRDefault="000728EF" w:rsidP="000728EF">
      <w:pPr>
        <w:spacing w:after="160" w:line="259" w:lineRule="auto"/>
        <w:rPr>
          <w:szCs w:val="24"/>
        </w:rPr>
      </w:pPr>
      <w:r w:rsidRPr="000728EF">
        <w:rPr>
          <w:szCs w:val="24"/>
        </w:rPr>
        <w:t>[19]</w:t>
      </w:r>
      <w:r w:rsidRPr="000728EF">
        <w:rPr>
          <w:szCs w:val="24"/>
        </w:rPr>
        <w:tab/>
        <w:t xml:space="preserve">K. Frank, N. Gravestock, M. Spearpoint, and C. Fleischmann, “A review of sprinkler system effectiveness studies,” </w:t>
      </w:r>
      <w:r w:rsidRPr="000728EF">
        <w:rPr>
          <w:i/>
          <w:iCs/>
          <w:szCs w:val="24"/>
        </w:rPr>
        <w:t>Fire Sci. Rev.</w:t>
      </w:r>
      <w:r w:rsidRPr="000728EF">
        <w:rPr>
          <w:szCs w:val="24"/>
        </w:rPr>
        <w:t>, vol. 2, no. 1, p. 6, 2013, doi: 10.1186/2193-0414-2-6.</w:t>
      </w:r>
    </w:p>
    <w:p w:rsidR="000728EF" w:rsidRPr="000728EF" w:rsidRDefault="000728EF" w:rsidP="000728EF">
      <w:pPr>
        <w:spacing w:after="160" w:line="259" w:lineRule="auto"/>
        <w:rPr>
          <w:szCs w:val="24"/>
        </w:rPr>
      </w:pPr>
      <w:r w:rsidRPr="000728EF">
        <w:rPr>
          <w:szCs w:val="24"/>
        </w:rPr>
        <w:t>[20]</w:t>
      </w:r>
      <w:r w:rsidRPr="000728EF">
        <w:rPr>
          <w:szCs w:val="24"/>
        </w:rPr>
        <w:tab/>
        <w:t xml:space="preserve">Anon, “Sprinkler Systems.,” </w:t>
      </w:r>
      <w:r w:rsidRPr="000728EF">
        <w:rPr>
          <w:i/>
          <w:iCs/>
          <w:szCs w:val="24"/>
        </w:rPr>
        <w:t>Natl Saf News</w:t>
      </w:r>
      <w:r w:rsidRPr="000728EF">
        <w:rPr>
          <w:szCs w:val="24"/>
        </w:rPr>
        <w:t>, vol. 117, no. 6, pp. 49–56, 1978.</w:t>
      </w:r>
    </w:p>
    <w:p w:rsidR="000728EF" w:rsidRPr="000728EF" w:rsidRDefault="000728EF" w:rsidP="000728EF">
      <w:pPr>
        <w:spacing w:after="160" w:line="259" w:lineRule="auto"/>
        <w:rPr>
          <w:szCs w:val="24"/>
        </w:rPr>
      </w:pPr>
      <w:r w:rsidRPr="000728EF">
        <w:rPr>
          <w:szCs w:val="24"/>
        </w:rPr>
        <w:t>[21]</w:t>
      </w:r>
      <w:r w:rsidRPr="000728EF">
        <w:rPr>
          <w:szCs w:val="24"/>
        </w:rPr>
        <w:tab/>
        <w:t xml:space="preserve">Y. Zhou, Q. Zhou, Q. Kong, and W. Cai, “Wireless temperature &amp; humidity monitor and control system,” </w:t>
      </w:r>
      <w:r w:rsidRPr="000728EF">
        <w:rPr>
          <w:i/>
          <w:iCs/>
          <w:szCs w:val="24"/>
        </w:rPr>
        <w:t>2012 2nd Int. Conf. Consum. Electron. Commun. Networks, CECNet 2012 - Proc.</w:t>
      </w:r>
      <w:r w:rsidRPr="000728EF">
        <w:rPr>
          <w:szCs w:val="24"/>
        </w:rPr>
        <w:t>, pp. 2246–2250, 2012, doi: 10.1109/CECNet.2012.6201725.</w:t>
      </w:r>
    </w:p>
    <w:p w:rsidR="000728EF" w:rsidRPr="000728EF" w:rsidRDefault="000728EF" w:rsidP="000728EF">
      <w:pPr>
        <w:spacing w:after="160" w:line="259" w:lineRule="auto"/>
        <w:rPr>
          <w:szCs w:val="24"/>
        </w:rPr>
      </w:pPr>
      <w:r w:rsidRPr="000728EF">
        <w:rPr>
          <w:szCs w:val="24"/>
        </w:rPr>
        <w:t>[22]</w:t>
      </w:r>
      <w:r w:rsidRPr="000728EF">
        <w:rPr>
          <w:szCs w:val="24"/>
        </w:rPr>
        <w:tab/>
        <w:t xml:space="preserve">J. Islam </w:t>
      </w:r>
      <w:r w:rsidRPr="000728EF">
        <w:rPr>
          <w:i/>
          <w:iCs/>
          <w:szCs w:val="24"/>
        </w:rPr>
        <w:t>et al.</w:t>
      </w:r>
      <w:r w:rsidRPr="000728EF">
        <w:rPr>
          <w:szCs w:val="24"/>
        </w:rPr>
        <w:t xml:space="preserve">, “Design and Development of Microcontroller Based Wireless Humidity Monitor,” </w:t>
      </w:r>
      <w:r w:rsidRPr="000728EF">
        <w:rPr>
          <w:i/>
          <w:iCs/>
          <w:szCs w:val="24"/>
        </w:rPr>
        <w:t>IOSR J. Electr. Electron. Eng.</w:t>
      </w:r>
      <w:r w:rsidRPr="000728EF">
        <w:rPr>
          <w:szCs w:val="24"/>
        </w:rPr>
        <w:t>, vol. 13, no. 2, pp. 41–46, 2018, doi: 10.9790/1676-1302034146.</w:t>
      </w:r>
    </w:p>
    <w:p w:rsidR="000728EF" w:rsidRPr="000728EF" w:rsidRDefault="000728EF" w:rsidP="000728EF">
      <w:pPr>
        <w:spacing w:after="160" w:line="259" w:lineRule="auto"/>
        <w:rPr>
          <w:szCs w:val="24"/>
        </w:rPr>
      </w:pPr>
      <w:r w:rsidRPr="000728EF">
        <w:rPr>
          <w:szCs w:val="24"/>
        </w:rPr>
        <w:t>[23]</w:t>
      </w:r>
      <w:r w:rsidRPr="000728EF">
        <w:rPr>
          <w:szCs w:val="24"/>
        </w:rPr>
        <w:tab/>
        <w:t xml:space="preserve">J. G. Ramani, A. Lakshmipriya, S. Madhusudan, P. J. R. Kishore, M. Madhisha, and U. Preethi, “Solar Powered Automatic Irrigation Monitoring System,” </w:t>
      </w:r>
      <w:r w:rsidRPr="000728EF">
        <w:rPr>
          <w:i/>
          <w:iCs/>
          <w:szCs w:val="24"/>
        </w:rPr>
        <w:t>2020 6th Int. Conf. Adv. Comput. Commun. Syst. ICACCS 2020</w:t>
      </w:r>
      <w:r w:rsidRPr="000728EF">
        <w:rPr>
          <w:szCs w:val="24"/>
        </w:rPr>
        <w:t>, pp. 293–297, 2020, doi: 10.1109/ICACCS48705.2020.9074220.</w:t>
      </w:r>
    </w:p>
    <w:p w:rsidR="000728EF" w:rsidRPr="000728EF" w:rsidRDefault="000728EF" w:rsidP="000728EF">
      <w:pPr>
        <w:spacing w:after="160" w:line="259" w:lineRule="auto"/>
        <w:rPr>
          <w:szCs w:val="24"/>
        </w:rPr>
      </w:pPr>
      <w:r w:rsidRPr="000728EF">
        <w:rPr>
          <w:szCs w:val="24"/>
        </w:rPr>
        <w:t>[24]</w:t>
      </w:r>
      <w:r w:rsidRPr="000728EF">
        <w:rPr>
          <w:szCs w:val="24"/>
        </w:rPr>
        <w:tab/>
        <w:t xml:space="preserve">T. Shah and S. Venkatesan, “Authentication of IoT Device and IoT Server Using Secure Vaults,” </w:t>
      </w:r>
      <w:r w:rsidRPr="000728EF">
        <w:rPr>
          <w:i/>
          <w:iCs/>
          <w:szCs w:val="24"/>
        </w:rPr>
        <w:t>Proc. - 17th IEEE Int. Conf. Trust. Secur. Priv. Comput. Commun. 12th IEEE Int. Conf. Big Data Sci. Eng. Trust. 2018</w:t>
      </w:r>
      <w:r w:rsidRPr="000728EF">
        <w:rPr>
          <w:szCs w:val="24"/>
        </w:rPr>
        <w:t>, pp. 819–824, 2018, doi: 10.1109/TrustCom/BigDataSE.2018.00117.</w:t>
      </w:r>
    </w:p>
    <w:p w:rsidR="000728EF" w:rsidRPr="000728EF" w:rsidRDefault="000728EF" w:rsidP="000728EF">
      <w:pPr>
        <w:spacing w:after="160" w:line="259" w:lineRule="auto"/>
        <w:rPr>
          <w:szCs w:val="24"/>
        </w:rPr>
      </w:pPr>
      <w:r w:rsidRPr="000728EF">
        <w:rPr>
          <w:szCs w:val="24"/>
        </w:rPr>
        <w:t>[25]</w:t>
      </w:r>
      <w:r w:rsidRPr="000728EF">
        <w:rPr>
          <w:szCs w:val="24"/>
        </w:rPr>
        <w:tab/>
        <w:t xml:space="preserve">Win Sandar Aung | Saw Aung Nyein Oo, “Monitoring and Controlling Device for Smart Greenhouse by using Thinger.io IoT Server,” </w:t>
      </w:r>
      <w:r w:rsidRPr="000728EF">
        <w:rPr>
          <w:i/>
          <w:iCs/>
          <w:szCs w:val="24"/>
        </w:rPr>
        <w:t>Int. J. Trend Sci. Res. Dev.</w:t>
      </w:r>
      <w:r w:rsidRPr="000728EF">
        <w:rPr>
          <w:szCs w:val="24"/>
        </w:rPr>
        <w:t>, vol. 3, no. 4, pp. 1651–1656, 2019, doi: https://doi.org/10.31142/ijtsrd25212.</w:t>
      </w:r>
    </w:p>
    <w:p w:rsidR="000728EF" w:rsidRPr="000728EF" w:rsidRDefault="000728EF" w:rsidP="000728EF">
      <w:pPr>
        <w:spacing w:after="160" w:line="259" w:lineRule="auto"/>
        <w:rPr>
          <w:szCs w:val="24"/>
        </w:rPr>
        <w:sectPr w:rsidR="000728EF" w:rsidRPr="000728EF" w:rsidSect="00A16761">
          <w:headerReference w:type="even" r:id="rId18"/>
          <w:headerReference w:type="default" r:id="rId19"/>
          <w:footerReference w:type="even" r:id="rId20"/>
          <w:footerReference w:type="default" r:id="rId21"/>
          <w:headerReference w:type="first" r:id="rId22"/>
          <w:footerReference w:type="first" r:id="rId23"/>
          <w:type w:val="continuous"/>
          <w:pgSz w:w="11907" w:h="16839" w:code="9"/>
          <w:pgMar w:top="1134" w:right="680" w:bottom="851" w:left="680" w:header="708" w:footer="708" w:gutter="0"/>
          <w:cols w:num="2" w:space="720"/>
          <w:docGrid w:linePitch="360"/>
        </w:sectPr>
      </w:pPr>
      <w:r w:rsidRPr="000728EF">
        <w:rPr>
          <w:szCs w:val="24"/>
        </w:rPr>
        <w:fldChar w:fldCharType="end"/>
      </w:r>
    </w:p>
    <w:p w:rsidR="00E6708F" w:rsidRDefault="00E6708F" w:rsidP="00A16761"/>
    <w:p w:rsidR="00A16761" w:rsidRDefault="00A16761"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B7315" w:rsidRDefault="006B7315" w:rsidP="00A16761"/>
    <w:p w:rsidR="006F0BD1" w:rsidRDefault="006F0BD1" w:rsidP="006F0BD1">
      <w:r>
        <w:rPr>
          <w:noProof/>
        </w:rPr>
        <w:lastRenderedPageBreak/>
        <w:drawing>
          <wp:anchor distT="0" distB="0" distL="114300" distR="114300" simplePos="0" relativeHeight="251659264" behindDoc="0" locked="0" layoutInCell="1" allowOverlap="1">
            <wp:simplePos x="0" y="0"/>
            <wp:positionH relativeFrom="column">
              <wp:posOffset>7620</wp:posOffset>
            </wp:positionH>
            <wp:positionV relativeFrom="paragraph">
              <wp:posOffset>0</wp:posOffset>
            </wp:positionV>
            <wp:extent cx="6984365" cy="8696325"/>
            <wp:effectExtent l="0" t="0" r="635"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6984365" cy="8696325"/>
                    </a:xfrm>
                    <a:prstGeom prst="rect">
                      <a:avLst/>
                    </a:prstGeom>
                  </pic:spPr>
                </pic:pic>
              </a:graphicData>
            </a:graphic>
            <wp14:sizeRelH relativeFrom="margin">
              <wp14:pctWidth>0</wp14:pctWidth>
            </wp14:sizeRelH>
            <wp14:sizeRelV relativeFrom="margin">
              <wp14:pctHeight>0</wp14:pctHeight>
            </wp14:sizeRelV>
          </wp:anchor>
        </w:drawing>
      </w:r>
    </w:p>
    <w:sectPr w:rsidR="006F0BD1" w:rsidSect="00A16761">
      <w:headerReference w:type="even" r:id="rId25"/>
      <w:headerReference w:type="default" r:id="rId26"/>
      <w:footerReference w:type="even" r:id="rId27"/>
      <w:footerReference w:type="default" r:id="rId28"/>
      <w:headerReference w:type="first" r:id="rId29"/>
      <w:footerReference w:type="first" r:id="rId30"/>
      <w:type w:val="continuous"/>
      <w:pgSz w:w="11907" w:h="16839" w:code="9"/>
      <w:pgMar w:top="1134" w:right="680" w:bottom="851" w:left="680" w:header="709" w:footer="709"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408BB" w:rsidRDefault="004408BB">
      <w:r>
        <w:separator/>
      </w:r>
    </w:p>
  </w:endnote>
  <w:endnote w:type="continuationSeparator" w:id="0">
    <w:p w:rsidR="004408BB" w:rsidRDefault="004408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Default="000728EF">
    <w:pPr>
      <w:spacing w:line="276" w:lineRule="auto"/>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Default="000728EF">
    <w:pPr>
      <w:spacing w:line="276" w:lineRule="auto"/>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Default="000728EF">
    <w:pPr>
      <w:spacing w:line="276" w:lineRule="auto"/>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Default="002459C5">
    <w:pPr>
      <w:spacing w:line="276" w:lineRule="auto"/>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Default="002459C5">
    <w:pPr>
      <w:spacing w:line="276" w:lineRule="auto"/>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Default="002459C5">
    <w:pPr>
      <w:spacing w:line="276" w:lineRule="auto"/>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408BB" w:rsidRDefault="004408BB">
      <w:r>
        <w:separator/>
      </w:r>
    </w:p>
  </w:footnote>
  <w:footnote w:type="continuationSeparator" w:id="0">
    <w:p w:rsidR="004408BB" w:rsidRDefault="004408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Default="000728EF">
    <w:pPr>
      <w:jc w:val="left"/>
    </w:pPr>
    <w:r>
      <w:rPr>
        <w:shd w:val="clear" w:color="auto" w:fill="BFBFBF"/>
      </w:rPr>
      <w:t xml:space="preserve">   International Journal of Computer Sciences and Engineering                                Vol.</w:t>
    </w:r>
    <w:r>
      <w:rPr>
        <w:b/>
        <w:shd w:val="clear" w:color="auto" w:fill="BFBFBF"/>
      </w:rPr>
      <w:t xml:space="preserve">9 </w:t>
    </w:r>
    <w:r>
      <w:rPr>
        <w:shd w:val="clear" w:color="auto" w:fill="BFBFBF"/>
      </w:rPr>
      <w:t>(</w:t>
    </w:r>
    <w:r>
      <w:rPr>
        <w:b/>
        <w:shd w:val="clear" w:color="auto" w:fill="BFBFBF"/>
      </w:rPr>
      <w:t>2</w:t>
    </w:r>
    <w:r>
      <w:rPr>
        <w:shd w:val="clear" w:color="auto" w:fill="BFBFBF"/>
      </w:rPr>
      <w:t xml:space="preserve">), Feb </w:t>
    </w:r>
    <w:r>
      <w:rPr>
        <w:b/>
        <w:shd w:val="clear" w:color="auto" w:fill="BFBFBF"/>
      </w:rPr>
      <w:t>2021</w:t>
    </w:r>
    <w:r>
      <w:rPr>
        <w:shd w:val="clear" w:color="auto" w:fill="BFBFBF"/>
      </w:rPr>
      <w:t xml:space="preserve">, E-ISSN: </w:t>
    </w:r>
    <w:r>
      <w:rPr>
        <w:b/>
        <w:shd w:val="clear" w:color="auto" w:fill="BFBFBF"/>
      </w:rPr>
      <w:t>2347-2693</w:t>
    </w:r>
    <w:r>
      <w:rPr>
        <w:shd w:val="clear" w:color="auto" w:fill="BFBFB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Pr="00A20A33" w:rsidRDefault="000728EF" w:rsidP="00A20A33">
    <w:pPr>
      <w:pStyle w:val="Heading2"/>
      <w:rPr>
        <w:b/>
        <w:sz w:val="24"/>
      </w:rPr>
    </w:pPr>
    <w:r w:rsidRPr="00A20A33">
      <w:rPr>
        <w:b/>
        <w:sz w:val="24"/>
      </w:rPr>
      <w:t>Smart Irrigation System using Packet Tracer</w:t>
    </w:r>
  </w:p>
  <w:p w:rsidR="000728EF" w:rsidRPr="00A20A33" w:rsidRDefault="000728EF" w:rsidP="00A20A33">
    <w:pPr>
      <w:jc w:val="left"/>
      <w:rPr>
        <w:sz w:val="18"/>
      </w:rPr>
    </w:pPr>
  </w:p>
  <w:p w:rsidR="000728EF" w:rsidRDefault="000728EF">
    <w:pPr>
      <w:jc w:val="left"/>
      <w:rPr>
        <w:shd w:val="clear" w:color="auto" w:fill="BFBFBF"/>
      </w:rPr>
    </w:pPr>
  </w:p>
  <w:p w:rsidR="000728EF" w:rsidRDefault="000728EF">
    <w:pP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28EF" w:rsidRDefault="000728EF">
    <w:pPr>
      <w:jc w:val="left"/>
    </w:pPr>
    <w:r>
      <w:rPr>
        <w:shd w:val="clear" w:color="auto" w:fill="BFBFBF"/>
      </w:rPr>
      <w:t xml:space="preserve">   International Journal of Computer Sciences and Engineering                                Vol.</w:t>
    </w:r>
    <w:r>
      <w:rPr>
        <w:b/>
        <w:shd w:val="clear" w:color="auto" w:fill="BFBFBF"/>
      </w:rPr>
      <w:t xml:space="preserve">9 </w:t>
    </w:r>
    <w:r>
      <w:rPr>
        <w:shd w:val="clear" w:color="auto" w:fill="BFBFBF"/>
      </w:rPr>
      <w:t>(</w:t>
    </w:r>
    <w:r>
      <w:rPr>
        <w:b/>
        <w:shd w:val="clear" w:color="auto" w:fill="BFBFBF"/>
      </w:rPr>
      <w:t>2</w:t>
    </w:r>
    <w:r>
      <w:rPr>
        <w:shd w:val="clear" w:color="auto" w:fill="BFBFBF"/>
      </w:rPr>
      <w:t xml:space="preserve">), Feb </w:t>
    </w:r>
    <w:r>
      <w:rPr>
        <w:b/>
        <w:shd w:val="clear" w:color="auto" w:fill="BFBFBF"/>
      </w:rPr>
      <w:t>2021</w:t>
    </w:r>
    <w:r>
      <w:rPr>
        <w:shd w:val="clear" w:color="auto" w:fill="BFBFBF"/>
      </w:rPr>
      <w:t xml:space="preserve">, E-ISSN: </w:t>
    </w:r>
    <w:r>
      <w:rPr>
        <w:b/>
        <w:shd w:val="clear" w:color="auto" w:fill="BFBFBF"/>
      </w:rPr>
      <w:t>2347-2693</w:t>
    </w:r>
    <w:r>
      <w:rPr>
        <w:shd w:val="clear" w:color="auto" w:fill="BFBFBF"/>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Default="002459C5">
    <w:pPr>
      <w:jc w:val="left"/>
    </w:pPr>
    <w:r>
      <w:rPr>
        <w:shd w:val="clear" w:color="auto" w:fill="BFBFBF"/>
      </w:rPr>
      <w:t xml:space="preserve">   International Journal of Computer Sciences and Engineering                                Vol.</w:t>
    </w:r>
    <w:r>
      <w:rPr>
        <w:b/>
        <w:shd w:val="clear" w:color="auto" w:fill="BFBFBF"/>
      </w:rPr>
      <w:t xml:space="preserve">9 </w:t>
    </w:r>
    <w:r>
      <w:rPr>
        <w:shd w:val="clear" w:color="auto" w:fill="BFBFBF"/>
      </w:rPr>
      <w:t>(</w:t>
    </w:r>
    <w:r>
      <w:rPr>
        <w:b/>
        <w:shd w:val="clear" w:color="auto" w:fill="BFBFBF"/>
      </w:rPr>
      <w:t>2</w:t>
    </w:r>
    <w:r>
      <w:rPr>
        <w:shd w:val="clear" w:color="auto" w:fill="BFBFBF"/>
      </w:rPr>
      <w:t xml:space="preserve">), Feb </w:t>
    </w:r>
    <w:r>
      <w:rPr>
        <w:b/>
        <w:shd w:val="clear" w:color="auto" w:fill="BFBFBF"/>
      </w:rPr>
      <w:t>2021</w:t>
    </w:r>
    <w:r>
      <w:rPr>
        <w:shd w:val="clear" w:color="auto" w:fill="BFBFBF"/>
      </w:rPr>
      <w:t xml:space="preserve">, E-ISSN: </w:t>
    </w:r>
    <w:r>
      <w:rPr>
        <w:b/>
        <w:shd w:val="clear" w:color="auto" w:fill="BFBFBF"/>
      </w:rPr>
      <w:t>2347-2693</w:t>
    </w:r>
    <w:r>
      <w:rPr>
        <w:shd w:val="clear" w:color="auto" w:fill="BFBFBF"/>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Pr="00A20A33" w:rsidRDefault="002459C5" w:rsidP="00A20A33">
    <w:pPr>
      <w:pStyle w:val="Heading2"/>
      <w:rPr>
        <w:b/>
        <w:sz w:val="24"/>
      </w:rPr>
    </w:pPr>
    <w:r w:rsidRPr="00A20A33">
      <w:rPr>
        <w:b/>
        <w:sz w:val="24"/>
      </w:rPr>
      <w:t>Smart Irrigation System using Packet Tracer</w:t>
    </w:r>
  </w:p>
  <w:p w:rsidR="002459C5" w:rsidRPr="00A20A33" w:rsidRDefault="002459C5" w:rsidP="00A20A33">
    <w:pPr>
      <w:jc w:val="left"/>
      <w:rPr>
        <w:sz w:val="18"/>
      </w:rPr>
    </w:pPr>
  </w:p>
  <w:p w:rsidR="002459C5" w:rsidRDefault="002459C5">
    <w:pPr>
      <w:jc w:val="left"/>
      <w:rPr>
        <w:shd w:val="clear" w:color="auto" w:fill="BFBFBF"/>
      </w:rPr>
    </w:pPr>
  </w:p>
  <w:p w:rsidR="002459C5" w:rsidRDefault="002459C5">
    <w:pP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459C5" w:rsidRDefault="002459C5">
    <w:pPr>
      <w:jc w:val="left"/>
    </w:pPr>
    <w:r>
      <w:rPr>
        <w:shd w:val="clear" w:color="auto" w:fill="BFBFBF"/>
      </w:rPr>
      <w:t xml:space="preserve">   International Journal of Computer Sciences and Engineering                                Vol.</w:t>
    </w:r>
    <w:r>
      <w:rPr>
        <w:b/>
        <w:shd w:val="clear" w:color="auto" w:fill="BFBFBF"/>
      </w:rPr>
      <w:t xml:space="preserve">9 </w:t>
    </w:r>
    <w:r>
      <w:rPr>
        <w:shd w:val="clear" w:color="auto" w:fill="BFBFBF"/>
      </w:rPr>
      <w:t>(</w:t>
    </w:r>
    <w:r>
      <w:rPr>
        <w:b/>
        <w:shd w:val="clear" w:color="auto" w:fill="BFBFBF"/>
      </w:rPr>
      <w:t>2</w:t>
    </w:r>
    <w:r>
      <w:rPr>
        <w:shd w:val="clear" w:color="auto" w:fill="BFBFBF"/>
      </w:rPr>
      <w:t xml:space="preserve">), Feb </w:t>
    </w:r>
    <w:r>
      <w:rPr>
        <w:b/>
        <w:shd w:val="clear" w:color="auto" w:fill="BFBFBF"/>
      </w:rPr>
      <w:t>2021</w:t>
    </w:r>
    <w:r>
      <w:rPr>
        <w:shd w:val="clear" w:color="auto" w:fill="BFBFBF"/>
      </w:rPr>
      <w:t xml:space="preserve">, E-ISSN: </w:t>
    </w:r>
    <w:r>
      <w:rPr>
        <w:b/>
        <w:shd w:val="clear" w:color="auto" w:fill="BFBFBF"/>
      </w:rPr>
      <w:t>2347-2693</w:t>
    </w:r>
    <w:r>
      <w:rPr>
        <w:shd w:val="clear" w:color="auto" w:fill="BFBFB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83B15"/>
    <w:multiLevelType w:val="hybridMultilevel"/>
    <w:tmpl w:val="E32496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6F2C7B"/>
    <w:multiLevelType w:val="hybridMultilevel"/>
    <w:tmpl w:val="E32496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2F466A"/>
    <w:multiLevelType w:val="hybridMultilevel"/>
    <w:tmpl w:val="E32496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1A49DD"/>
    <w:multiLevelType w:val="hybridMultilevel"/>
    <w:tmpl w:val="0010D4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0079389">
    <w:abstractNumId w:val="1"/>
  </w:num>
  <w:num w:numId="2" w16cid:durableId="1596282818">
    <w:abstractNumId w:val="2"/>
  </w:num>
  <w:num w:numId="3" w16cid:durableId="1552378617">
    <w:abstractNumId w:val="0"/>
  </w:num>
  <w:num w:numId="4" w16cid:durableId="9605736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708F"/>
    <w:rsid w:val="000728EF"/>
    <w:rsid w:val="002459C5"/>
    <w:rsid w:val="004408BB"/>
    <w:rsid w:val="0051590F"/>
    <w:rsid w:val="006B7315"/>
    <w:rsid w:val="006F0BD1"/>
    <w:rsid w:val="00732A1F"/>
    <w:rsid w:val="008864DB"/>
    <w:rsid w:val="00A16761"/>
    <w:rsid w:val="00DA3148"/>
    <w:rsid w:val="00DA3643"/>
    <w:rsid w:val="00E6708F"/>
    <w:rsid w:val="00FA13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A970E6A"/>
  <w15:chartTrackingRefBased/>
  <w15:docId w15:val="{081590CF-6320-420A-875C-AB4D1FFB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3AB"/>
    <w:pPr>
      <w:jc w:val="both"/>
    </w:pPr>
    <w:rPr>
      <w:rFonts w:ascii="Times New Roman" w:hAnsi="Times New Roman"/>
      <w:sz w:val="24"/>
    </w:rPr>
  </w:style>
  <w:style w:type="paragraph" w:styleId="Heading1">
    <w:name w:val="heading 1"/>
    <w:next w:val="Normal"/>
    <w:link w:val="Heading1Char"/>
    <w:uiPriority w:val="9"/>
    <w:unhideWhenUsed/>
    <w:qFormat/>
    <w:rsid w:val="002459C5"/>
    <w:pPr>
      <w:keepNext/>
      <w:keepLines/>
      <w:spacing w:after="3"/>
      <w:ind w:left="10" w:right="-15" w:hanging="10"/>
      <w:jc w:val="center"/>
      <w:outlineLvl w:val="0"/>
    </w:pPr>
    <w:rPr>
      <w:rFonts w:ascii="Times New Roman" w:eastAsia="Times New Roman" w:hAnsi="Times New Roman" w:cs="Times New Roman"/>
      <w:color w:val="000000"/>
      <w:sz w:val="18"/>
    </w:rPr>
  </w:style>
  <w:style w:type="paragraph" w:styleId="Heading2">
    <w:name w:val="heading 2"/>
    <w:basedOn w:val="Normal"/>
    <w:next w:val="Normal"/>
    <w:link w:val="Heading2Char"/>
    <w:uiPriority w:val="9"/>
    <w:unhideWhenUsed/>
    <w:qFormat/>
    <w:rsid w:val="002459C5"/>
    <w:pPr>
      <w:keepNext/>
      <w:keepLines/>
      <w:spacing w:before="40" w:line="237" w:lineRule="auto"/>
      <w:ind w:left="-5" w:hanging="1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459C5"/>
    <w:rPr>
      <w:rFonts w:ascii="Times New Roman" w:hAnsi="Times New Roman"/>
      <w:sz w:val="24"/>
    </w:rPr>
  </w:style>
  <w:style w:type="character" w:customStyle="1" w:styleId="Heading1Char">
    <w:name w:val="Heading 1 Char"/>
    <w:basedOn w:val="DefaultParagraphFont"/>
    <w:link w:val="Heading1"/>
    <w:uiPriority w:val="9"/>
    <w:rsid w:val="002459C5"/>
    <w:rPr>
      <w:rFonts w:ascii="Times New Roman" w:eastAsia="Times New Roman" w:hAnsi="Times New Roman" w:cs="Times New Roman"/>
      <w:color w:val="000000"/>
      <w:sz w:val="18"/>
    </w:rPr>
  </w:style>
  <w:style w:type="character" w:customStyle="1" w:styleId="Heading2Char">
    <w:name w:val="Heading 2 Char"/>
    <w:basedOn w:val="DefaultParagraphFont"/>
    <w:link w:val="Heading2"/>
    <w:uiPriority w:val="9"/>
    <w:rsid w:val="002459C5"/>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732A1F"/>
    <w:pPr>
      <w:tabs>
        <w:tab w:val="center" w:pos="4680"/>
        <w:tab w:val="right" w:pos="9360"/>
      </w:tabs>
    </w:pPr>
  </w:style>
  <w:style w:type="character" w:customStyle="1" w:styleId="HeaderChar">
    <w:name w:val="Header Char"/>
    <w:basedOn w:val="DefaultParagraphFont"/>
    <w:link w:val="Header"/>
    <w:uiPriority w:val="99"/>
    <w:rsid w:val="00732A1F"/>
    <w:rPr>
      <w:rFonts w:ascii="Times New Roman" w:hAnsi="Times New Roman"/>
      <w:sz w:val="24"/>
    </w:rPr>
  </w:style>
  <w:style w:type="paragraph" w:styleId="Footer">
    <w:name w:val="footer"/>
    <w:basedOn w:val="Normal"/>
    <w:link w:val="FooterChar"/>
    <w:uiPriority w:val="99"/>
    <w:unhideWhenUsed/>
    <w:rsid w:val="00732A1F"/>
    <w:pPr>
      <w:tabs>
        <w:tab w:val="center" w:pos="4680"/>
        <w:tab w:val="right" w:pos="9360"/>
      </w:tabs>
    </w:pPr>
  </w:style>
  <w:style w:type="character" w:customStyle="1" w:styleId="FooterChar">
    <w:name w:val="Footer Char"/>
    <w:basedOn w:val="DefaultParagraphFont"/>
    <w:link w:val="Footer"/>
    <w:uiPriority w:val="99"/>
    <w:rsid w:val="00732A1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28" Type="http://schemas.openxmlformats.org/officeDocument/2006/relationships/footer" Target="footer5.xml"/><Relationship Id="rId10" Type="http://schemas.openxmlformats.org/officeDocument/2006/relationships/image" Target="media/image3.png"/><Relationship Id="rId19" Type="http://schemas.openxmlformats.org/officeDocument/2006/relationships/header" Target="head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C5086-7CED-4E78-BE88-C777B02FB47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346</Words>
  <Characters>6467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Masood</dc:creator>
  <cp:keywords/>
  <dc:description/>
  <cp:lastModifiedBy>Murad Siddiqui</cp:lastModifiedBy>
  <cp:revision>2</cp:revision>
  <dcterms:created xsi:type="dcterms:W3CDTF">2022-05-16T10:17:00Z</dcterms:created>
  <dcterms:modified xsi:type="dcterms:W3CDTF">2022-05-16T10:17:00Z</dcterms:modified>
</cp:coreProperties>
</file>